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A01AC40" w:rsidR="00245445" w:rsidRDefault="00245445" w:rsidP="007B624A">
      <w:pPr>
        <w:pStyle w:val="Heading1"/>
      </w:pPr>
      <w:commentRangeStart w:id="0"/>
      <w:r>
        <w:t xml:space="preserve">Muscle mTORC1 Activation Causes </w:t>
      </w:r>
      <w:r w:rsidR="000740D6">
        <w:t xml:space="preserve">Increased Energy Expenditure and Reduced </w:t>
      </w:r>
      <w:r w:rsidR="0064581C">
        <w:t xml:space="preserve">Longevity </w:t>
      </w:r>
      <w:r w:rsidR="00B91EDD">
        <w:t>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7A7627F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r w:rsidR="00FD5D91">
        <w:t xml:space="preserve">Molly </w:t>
      </w:r>
      <w:r w:rsidR="00853CF1">
        <w:t xml:space="preserve">C. </w:t>
      </w:r>
      <w:proofErr w:type="spellStart"/>
      <w:r w:rsidR="00853CF1">
        <w:t>Mulcahy</w:t>
      </w:r>
      <w:proofErr w:type="spellEnd"/>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commentRangeStart w:id="2"/>
      <w:r>
        <w:t>Abstract</w:t>
      </w:r>
      <w:commentRangeEnd w:id="2"/>
      <w:r w:rsidR="003A2798">
        <w:rPr>
          <w:rStyle w:val="CommentReference"/>
          <w:rFonts w:asciiTheme="minorHAnsi" w:eastAsiaTheme="minorEastAsia" w:hAnsiTheme="minorHAnsi" w:cstheme="minorBidi"/>
          <w:b w:val="0"/>
          <w:bCs w:val="0"/>
          <w:color w:val="auto"/>
        </w:rPr>
        <w:commentReference w:id="2"/>
      </w:r>
    </w:p>
    <w:p w14:paraId="42A16D24" w14:textId="77777777" w:rsidR="007B624A" w:rsidRDefault="007B624A" w:rsidP="007B624A">
      <w:pPr>
        <w:pStyle w:val="Heading1"/>
      </w:pPr>
      <w:r>
        <w:t>Introduction</w:t>
      </w:r>
    </w:p>
    <w:p w14:paraId="53C3577F" w14:textId="77777777" w:rsidR="004D4201" w:rsidRDefault="004D4201" w:rsidP="004D4201"/>
    <w:p w14:paraId="0F4F6248" w14:textId="0832023D"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w:t>
      </w:r>
      <w:del w:id="3" w:author="Microsoft Office User" w:date="2019-03-08T14:24:00Z">
        <w:r w:rsidR="00974B1E" w:rsidDel="006929D3">
          <w:delText>known</w:delText>
        </w:r>
      </w:del>
      <w:ins w:id="4" w:author="Microsoft Office User" w:date="2019-03-08T14:24:00Z">
        <w:r w:rsidR="006929D3">
          <w:t>understood</w:t>
        </w:r>
      </w:ins>
      <w:r w:rsidR="00974B1E">
        <w:t xml:space="preserve">,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xml:space="preserve">.  </w:t>
      </w:r>
      <w:commentRangeStart w:id="5"/>
      <w:r w:rsidR="00974B1E">
        <w:t>The mechanism</w:t>
      </w:r>
      <w:r w:rsidR="00A86399">
        <w:t>(</w:t>
      </w:r>
      <w:r w:rsidR="00974B1E">
        <w:t>s</w:t>
      </w:r>
      <w:r w:rsidR="00A86399">
        <w:t>)</w:t>
      </w:r>
      <w:r w:rsidR="00974B1E">
        <w:t xml:space="preserve"> by which </w:t>
      </w:r>
      <w:r w:rsidR="00A86399">
        <w:t xml:space="preserve">these diets </w:t>
      </w:r>
      <w:del w:id="6" w:author="Microsoft Office User" w:date="2019-03-08T14:31:00Z">
        <w:r w:rsidR="00A86399" w:rsidDel="00227168">
          <w:delText xml:space="preserve">have </w:delText>
        </w:r>
      </w:del>
      <w:ins w:id="7" w:author="Microsoft Office User" w:date="2019-03-08T14:31:00Z">
        <w:r w:rsidR="00227168">
          <w:t xml:space="preserve">exert </w:t>
        </w:r>
      </w:ins>
      <w:r w:rsidR="00A86399">
        <w:t>these effects have not yet been completely elucidated.</w:t>
      </w:r>
      <w:commentRangeEnd w:id="5"/>
      <w:r w:rsidR="006929D3">
        <w:rPr>
          <w:rStyle w:val="CommentReference"/>
        </w:rPr>
        <w:commentReference w:id="5"/>
      </w:r>
    </w:p>
    <w:p w14:paraId="737A3082" w14:textId="77777777" w:rsidR="00AC73D9" w:rsidRDefault="00AC73D9" w:rsidP="004D4201"/>
    <w:p w14:paraId="08A61801" w14:textId="56E892B6" w:rsidR="009D1EBE" w:rsidRDefault="004D4201" w:rsidP="004D4201">
      <w:r>
        <w:t xml:space="preserve">mTORC1 is a nutrient responsive protein kinase complex expressed in all known eukaryotic cells.  This complex is activated by anabolic signals </w:t>
      </w:r>
      <w:del w:id="8" w:author="Microsoft Office User" w:date="2019-03-08T14:25:00Z">
        <w:r w:rsidDel="006929D3">
          <w:delText>such as</w:delText>
        </w:r>
      </w:del>
      <w:ins w:id="9" w:author="Microsoft Office User" w:date="2019-03-08T14:25:00Z">
        <w:r w:rsidR="006929D3">
          <w:t>including</w:t>
        </w:r>
      </w:ins>
      <w:r>
        <w:t xml:space="preserve">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 xml:space="preserve">for review).  mTORC1 integrates these signals, and helps to co-ordinate </w:t>
      </w:r>
      <w:del w:id="10" w:author="Microsoft Office User" w:date="2019-03-08T14:25:00Z">
        <w:r w:rsidDel="006929D3">
          <w:delText xml:space="preserve">such </w:delText>
        </w:r>
      </w:del>
      <w:r>
        <w:t xml:space="preserve">anabolic processes </w:t>
      </w:r>
      <w:ins w:id="11" w:author="Microsoft Office User" w:date="2019-03-08T14:25:00Z">
        <w:r w:rsidR="006929D3">
          <w:t xml:space="preserve">such </w:t>
        </w:r>
      </w:ins>
      <w:r>
        <w:t>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426FB84F" w:rsidR="004E21CF" w:rsidRDefault="006929D3" w:rsidP="004D4201">
      <w:ins w:id="12" w:author="Microsoft Office User" w:date="2019-03-08T14:25:00Z">
        <w:r>
          <w:t xml:space="preserve">Although </w:t>
        </w:r>
      </w:ins>
      <w:del w:id="13" w:author="Microsoft Office User" w:date="2019-03-08T14:25:00Z">
        <w:r w:rsidR="004E21CF" w:rsidDel="006929D3">
          <w:delText>S</w:delText>
        </w:r>
      </w:del>
      <w:ins w:id="14" w:author="Microsoft Office User" w:date="2019-03-08T14:25:00Z">
        <w:r>
          <w:t>s</w:t>
        </w:r>
      </w:ins>
      <w:r w:rsidR="004E21CF">
        <w:t xml:space="preserve">everal studies have implicated mTORC1 inhibition as a mechanism of organismal lifespan extension in yeast, worms and mammals </w:t>
      </w:r>
      <w:r w:rsidR="004E21CF">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rsidR="004E21CF">
        <w:fldChar w:fldCharType="separate"/>
      </w:r>
      <w:r w:rsidR="004E21CF" w:rsidRPr="004E21CF">
        <w:rPr>
          <w:noProof/>
        </w:rPr>
        <w:t>[16–18]</w:t>
      </w:r>
      <w:r w:rsidR="004E21CF">
        <w:fldChar w:fldCharType="end"/>
      </w:r>
      <w:ins w:id="15" w:author="Microsoft Office User" w:date="2019-03-08T14:32:00Z">
        <w:r w:rsidR="00AA0DC8">
          <w:t>,</w:t>
        </w:r>
      </w:ins>
      <w:del w:id="16" w:author="Microsoft Office User" w:date="2019-03-08T14:32:00Z">
        <w:r w:rsidR="004E21CF" w:rsidDel="00AA0DC8">
          <w:delText>.</w:delText>
        </w:r>
      </w:del>
      <w:r w:rsidR="004E21CF">
        <w:t xml:space="preserve"> </w:t>
      </w:r>
      <w:del w:id="17" w:author="Microsoft Office User" w:date="2019-03-08T14:32:00Z">
        <w:r w:rsidR="004E21CF" w:rsidDel="00AA0DC8">
          <w:delText xml:space="preserve"> While several </w:delText>
        </w:r>
        <w:r w:rsidR="00841897" w:rsidDel="00AA0DC8">
          <w:delText xml:space="preserve">mechanisms </w:delText>
        </w:r>
        <w:r w:rsidR="004E21CF" w:rsidDel="00AA0DC8">
          <w:delText xml:space="preserve">been proposed, </w:delText>
        </w:r>
      </w:del>
      <w:r w:rsidR="004E21CF">
        <w:t xml:space="preserve">the tissue or tissues that link mTORC1 activity to extended lifespan have not </w:t>
      </w:r>
      <w:r w:rsidR="00841897">
        <w:t xml:space="preserve">yet </w:t>
      </w:r>
      <w:r w:rsidR="004E21CF">
        <w:t xml:space="preserve">been identified. Skeletal muscle is an important potential target tissue for understanding aging, as functional differences in muscle strength predict lifespan in a longitudinal manner </w:t>
      </w:r>
      <w:commentRangeStart w:id="18"/>
      <w:r w:rsidR="004E21CF"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004E21CF" w:rsidRPr="00CB1C98">
        <w:fldChar w:fldCharType="separate"/>
      </w:r>
      <w:r w:rsidR="004E21CF" w:rsidRPr="004E21CF">
        <w:rPr>
          <w:noProof/>
        </w:rPr>
        <w:t>[19–24]</w:t>
      </w:r>
      <w:r w:rsidR="004E21CF" w:rsidRPr="00CB1C98">
        <w:fldChar w:fldCharType="end"/>
      </w:r>
      <w:commentRangeEnd w:id="18"/>
      <w:r w:rsidR="004E21CF">
        <w:rPr>
          <w:rStyle w:val="CommentReference"/>
        </w:rPr>
        <w:commentReference w:id="18"/>
      </w:r>
      <w:r w:rsidR="004E21CF">
        <w:t xml:space="preserve">.  Furthermore, </w:t>
      </w:r>
      <w:commentRangeStart w:id="19"/>
      <w:r w:rsidR="004E21CF">
        <w:t xml:space="preserve">mTORC1 </w:t>
      </w:r>
      <w:commentRangeEnd w:id="19"/>
      <w:r w:rsidR="004E21CF">
        <w:rPr>
          <w:rStyle w:val="CommentReference"/>
        </w:rPr>
        <w:commentReference w:id="19"/>
      </w:r>
      <w:r w:rsidR="004E21CF">
        <w:t>regulates several important, aging related processes in muscle; including oxidative stress, the unfolded protein response, autophagy and lipid metabolism</w:t>
      </w:r>
      <w:r w:rsidR="00841897">
        <w:t xml:space="preserve"> </w:t>
      </w:r>
      <w:r w:rsidR="004E21CF">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rsidR="004E21CF">
        <w:fldChar w:fldCharType="separate"/>
      </w:r>
      <w:r w:rsidR="004E21CF" w:rsidRPr="004E21CF">
        <w:rPr>
          <w:noProof/>
        </w:rPr>
        <w:t>[25–27]</w:t>
      </w:r>
      <w:r w:rsidR="004E21CF">
        <w:fldChar w:fldCharType="end"/>
      </w:r>
      <w:r w:rsidR="004E21CF">
        <w:t xml:space="preserve">. </w:t>
      </w:r>
    </w:p>
    <w:p w14:paraId="2A87A743" w14:textId="77777777" w:rsidR="009D1EBE" w:rsidRDefault="009D1EBE" w:rsidP="004D4201"/>
    <w:p w14:paraId="080084EC" w14:textId="0D0A55BD" w:rsidR="004D4201" w:rsidRDefault="006929D3" w:rsidP="004D4201">
      <w:ins w:id="20" w:author="Microsoft Office User" w:date="2019-03-08T14:26:00Z">
        <w:r>
          <w:t>Skeletal m</w:t>
        </w:r>
      </w:ins>
      <w:del w:id="21" w:author="Microsoft Office User" w:date="2019-03-08T14:26:00Z">
        <w:r w:rsidR="009D1EBE" w:rsidDel="006929D3">
          <w:delText>M</w:delText>
        </w:r>
      </w:del>
      <w:r w:rsidR="009D1EBE">
        <w:t xml:space="preserve">uscle </w:t>
      </w:r>
      <w:del w:id="22" w:author="Microsoft Office User" w:date="2019-03-08T14:26:00Z">
        <w:r w:rsidR="009D1EBE" w:rsidDel="006929D3">
          <w:delText xml:space="preserve">tissue </w:delText>
        </w:r>
      </w:del>
      <w:r w:rsidR="009D1EBE">
        <w:t xml:space="preserve">is the </w:t>
      </w:r>
      <w:r w:rsidR="00CE7E88">
        <w:t>major</w:t>
      </w:r>
      <w:r w:rsidR="009D1EBE">
        <w:t xml:space="preserve"> site of postprandial glucose disposal, and </w:t>
      </w:r>
      <w:ins w:id="23" w:author="Microsoft Office User" w:date="2019-03-08T14:26:00Z">
        <w:r>
          <w:t xml:space="preserve">the primary determinant of resting </w:t>
        </w:r>
      </w:ins>
      <w:r w:rsidR="009D1EBE">
        <w:t xml:space="preserve">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xml:space="preserve">.  Consistent with this, </w:t>
      </w:r>
      <w:del w:id="24" w:author="Microsoft Office User" w:date="2019-03-08T14:33:00Z">
        <w:r w:rsidR="00403E87" w:rsidDel="008B1EB7">
          <w:delText>s</w:delText>
        </w:r>
        <w:r w:rsidR="00FD43D2" w:rsidRPr="00403E87" w:rsidDel="008B1EB7">
          <w:delText>tudies</w:delText>
        </w:r>
        <w:r w:rsidR="00FD43D2" w:rsidDel="008B1EB7">
          <w:delText xml:space="preserve"> in </w:delText>
        </w:r>
      </w:del>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ins w:id="25" w:author="Microsoft Office User" w:date="2019-03-08T14:27:00Z">
        <w:r w:rsidR="00227168">
          <w:t xml:space="preserve">, </w:t>
        </w:r>
        <w:commentRangeStart w:id="26"/>
        <w:r w:rsidR="00227168">
          <w:t>whereas human skeletal muscle exhibits a fiber-type transformation towards more oxidative fibers during the aging process</w:t>
        </w:r>
      </w:ins>
      <w:ins w:id="27" w:author="Microsoft Office User" w:date="2019-03-08T14:28:00Z">
        <w:r w:rsidR="00227168">
          <w:t xml:space="preserve"> [</w:t>
        </w:r>
        <w:proofErr w:type="spellStart"/>
        <w:r w:rsidR="00227168">
          <w:t>Ciciliot</w:t>
        </w:r>
        <w:proofErr w:type="spellEnd"/>
        <w:r w:rsidR="00227168">
          <w:t xml:space="preserve"> S </w:t>
        </w:r>
        <w:proofErr w:type="spellStart"/>
        <w:r w:rsidR="00227168">
          <w:t>Int</w:t>
        </w:r>
        <w:proofErr w:type="spellEnd"/>
        <w:r w:rsidR="00227168">
          <w:t xml:space="preserve"> J </w:t>
        </w:r>
        <w:proofErr w:type="spellStart"/>
        <w:r w:rsidR="00227168">
          <w:t>Biochem</w:t>
        </w:r>
        <w:proofErr w:type="spellEnd"/>
        <w:r w:rsidR="00227168">
          <w:t xml:space="preserve"> Cell </w:t>
        </w:r>
        <w:proofErr w:type="spellStart"/>
        <w:r w:rsidR="00227168">
          <w:t>Biol</w:t>
        </w:r>
        <w:proofErr w:type="spellEnd"/>
        <w:r w:rsidR="00227168">
          <w:t xml:space="preserve"> 2013 45(10):2191-9], a change concomitant with increased mTORC1 </w:t>
        </w:r>
        <w:r w:rsidR="00227168">
          <w:lastRenderedPageBreak/>
          <w:t xml:space="preserve">activity [Sandri M 2013 </w:t>
        </w:r>
        <w:proofErr w:type="spellStart"/>
        <w:r w:rsidR="00227168">
          <w:t>Biogerontology</w:t>
        </w:r>
        <w:proofErr w:type="spellEnd"/>
        <w:r w:rsidR="00227168">
          <w:t xml:space="preserve"> 14(3):303-323; </w:t>
        </w:r>
        <w:proofErr w:type="spellStart"/>
        <w:r w:rsidR="00227168">
          <w:t>Markofski</w:t>
        </w:r>
        <w:proofErr w:type="spellEnd"/>
        <w:r w:rsidR="00227168">
          <w:t xml:space="preserve"> M 2015 </w:t>
        </w:r>
        <w:proofErr w:type="spellStart"/>
        <w:r w:rsidR="00227168">
          <w:t>Exp</w:t>
        </w:r>
        <w:proofErr w:type="spellEnd"/>
        <w:r w:rsidR="00227168">
          <w:t xml:space="preserve"> </w:t>
        </w:r>
        <w:proofErr w:type="spellStart"/>
        <w:r w:rsidR="00227168">
          <w:t>Genrontol</w:t>
        </w:r>
        <w:proofErr w:type="spellEnd"/>
        <w:r w:rsidR="00227168">
          <w:t xml:space="preserve"> 65:1-7]</w:t>
        </w:r>
        <w:commentRangeEnd w:id="26"/>
        <w:r w:rsidR="00227168">
          <w:rPr>
            <w:rStyle w:val="CommentReference"/>
          </w:rPr>
          <w:commentReference w:id="26"/>
        </w:r>
      </w:ins>
      <w:r w:rsidR="00AC73D9">
        <w:t xml:space="preserve">.  </w:t>
      </w:r>
      <w:ins w:id="28" w:author="Microsoft Office User" w:date="2019-03-08T14:34:00Z">
        <w:r w:rsidR="008B1EB7">
          <w:t xml:space="preserve">Additionally, </w:t>
        </w:r>
      </w:ins>
      <w:r w:rsidR="00AC73D9">
        <w:t xml:space="preserve">mTORC1 </w:t>
      </w:r>
      <w:r w:rsidR="000B72BD">
        <w:t xml:space="preserve">is strongly </w:t>
      </w:r>
      <w:r w:rsidR="00AC7808">
        <w:t>activated</w:t>
      </w:r>
      <w:r w:rsidR="000B72BD">
        <w:t xml:space="preserve"> in </w:t>
      </w:r>
      <w:ins w:id="29" w:author="Microsoft Office User" w:date="2019-03-08T14:34:00Z">
        <w:r w:rsidR="008B1EB7">
          <w:t xml:space="preserve">skeletal muscle in </w:t>
        </w:r>
      </w:ins>
      <w:del w:id="30" w:author="Microsoft Office User" w:date="2019-03-08T14:35:00Z">
        <w:r w:rsidR="000B72BD" w:rsidDel="008B1EB7">
          <w:delText>co-ordination with</w:delText>
        </w:r>
      </w:del>
      <w:ins w:id="31" w:author="Microsoft Office User" w:date="2019-03-08T14:35:00Z">
        <w:r w:rsidR="008B1EB7">
          <w:t>response to</w:t>
        </w:r>
      </w:ins>
      <w:r w:rsidR="000B72BD">
        <w:t xml:space="preserve">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skeletal muscle, </w:t>
      </w:r>
      <w:r w:rsidR="00623C92">
        <w:t xml:space="preserve">chronic </w:t>
      </w:r>
      <w:r w:rsidR="00AC73D9">
        <w:t xml:space="preserve">mTORC1 </w:t>
      </w:r>
      <w:r w:rsidR="00623C92">
        <w:t xml:space="preserve">activation </w:t>
      </w:r>
      <w:del w:id="32" w:author="Microsoft Office User" w:date="2019-03-08T14:35:00Z">
        <w:r w:rsidR="00AC73D9" w:rsidDel="004B5ADF">
          <w:delText xml:space="preserve">may </w:delText>
        </w:r>
      </w:del>
      <w:r w:rsidR="00AC73D9">
        <w:t>promote</w:t>
      </w:r>
      <w:ins w:id="33" w:author="Microsoft Office User" w:date="2019-03-08T14:35:00Z">
        <w:r w:rsidR="004B5ADF">
          <w:t>s</w:t>
        </w:r>
      </w:ins>
      <w:r w:rsidR="00AC73D9">
        <w:t xml:space="preserv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2BD83B21"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34"/>
      <w:r w:rsidR="00B80ABE">
        <w:t xml:space="preserve">Harlan </w:t>
      </w:r>
      <w:proofErr w:type="spellStart"/>
      <w:r w:rsidR="00B80ABE">
        <w:t>Teklad</w:t>
      </w:r>
      <w:commentRangeEnd w:id="34"/>
      <w:proofErr w:type="spellEnd"/>
      <w:r w:rsidR="00B80ABE">
        <w:rPr>
          <w:rStyle w:val="CommentReference"/>
        </w:rPr>
        <w:commentReference w:id="34"/>
      </w:r>
      <w:r w:rsidR="00B80ABE">
        <w:t xml:space="preserve">. </w:t>
      </w:r>
      <w:r w:rsidR="00AC7808">
        <w:t xml:space="preserve">For </w:t>
      </w:r>
      <w:del w:id="35" w:author="Microsoft Office User" w:date="2019-03-08T14:58:00Z">
        <w:r w:rsidR="00AC7808" w:rsidDel="00686640">
          <w:delText xml:space="preserve">High </w:delText>
        </w:r>
      </w:del>
      <w:ins w:id="36" w:author="Microsoft Office User" w:date="2019-03-08T14:58:00Z">
        <w:r w:rsidR="00686640">
          <w:t xml:space="preserve">high </w:t>
        </w:r>
      </w:ins>
      <w:del w:id="37" w:author="Microsoft Office User" w:date="2019-03-08T14:57:00Z">
        <w:r w:rsidR="00AC7808" w:rsidDel="00686640">
          <w:delText xml:space="preserve">Fat </w:delText>
        </w:r>
      </w:del>
      <w:ins w:id="38" w:author="Microsoft Office User" w:date="2019-03-08T14:57:00Z">
        <w:r w:rsidR="00686640">
          <w:t xml:space="preserve">fat </w:t>
        </w:r>
      </w:ins>
      <w:del w:id="39" w:author="Microsoft Office User" w:date="2019-03-08T14:57:00Z">
        <w:r w:rsidR="00AC7808" w:rsidDel="00686640">
          <w:delText xml:space="preserve">Diet </w:delText>
        </w:r>
      </w:del>
      <w:ins w:id="40" w:author="Microsoft Office User" w:date="2019-03-08T14:57:00Z">
        <w:r w:rsidR="00686640">
          <w:t xml:space="preserve">diet </w:t>
        </w:r>
      </w:ins>
      <w:r w:rsidR="00AC7808">
        <w:t xml:space="preserve">studies, animals were provided </w:t>
      </w:r>
      <w:r w:rsidR="00AC7808">
        <w:rPr>
          <w:i/>
        </w:rPr>
        <w:t xml:space="preserve">ad libitum access </w:t>
      </w:r>
      <w:r w:rsidR="00AC7808">
        <w:t xml:space="preserve">to a diet with 45% of calories from lard (Research Diets </w:t>
      </w:r>
      <w:commentRangeStart w:id="41"/>
      <w:r w:rsidR="00AC7808">
        <w:t>D1492</w:t>
      </w:r>
      <w:commentRangeEnd w:id="41"/>
      <w:r w:rsidR="00AC7808">
        <w:rPr>
          <w:rStyle w:val="CommentReference"/>
        </w:rPr>
        <w:commentReference w:id="41"/>
      </w:r>
      <w:r w:rsidR="00AC7808">
        <w:t>).</w:t>
      </w:r>
      <w:r w:rsidR="003669B1">
        <w:t xml:space="preserve">  This diet started when animals were approximately 10 weeks of age, animals were </w:t>
      </w:r>
      <w:commentRangeStart w:id="42"/>
      <w:r w:rsidR="003669B1">
        <w:t>sacrificed at 25 weeks of age</w:t>
      </w:r>
      <w:commentRangeEnd w:id="42"/>
      <w:r w:rsidR="00E01EB0">
        <w:rPr>
          <w:rStyle w:val="CommentReference"/>
        </w:rPr>
        <w:commentReference w:id="42"/>
      </w:r>
      <w:r w:rsidR="003669B1">
        <w:t>.</w:t>
      </w:r>
    </w:p>
    <w:p w14:paraId="04F3F3E3" w14:textId="77777777" w:rsidR="0039667E" w:rsidRDefault="0039667E" w:rsidP="00996376"/>
    <w:p w14:paraId="6871AEC9" w14:textId="64D2FC0D" w:rsidR="0039667E" w:rsidRDefault="00996376" w:rsidP="00996376">
      <w:pPr>
        <w:rPr>
          <w:bCs/>
        </w:rPr>
      </w:pPr>
      <w:del w:id="43" w:author="Microsoft Office User" w:date="2019-03-08T14:43:00Z">
        <w:r w:rsidDel="002E4621">
          <w:delText>For m</w:delText>
        </w:r>
      </w:del>
      <w:ins w:id="44" w:author="Microsoft Office User" w:date="2019-03-08T14:43:00Z">
        <w:r w:rsidR="002E4621">
          <w:t>M</w:t>
        </w:r>
      </w:ins>
      <w:r>
        <w:t>uscle</w:t>
      </w:r>
      <w:ins w:id="45" w:author="Microsoft Office User" w:date="2019-03-08T14:43:00Z">
        <w:r w:rsidR="002E4621">
          <w:t>-</w:t>
        </w:r>
      </w:ins>
      <w:del w:id="46" w:author="Microsoft Office User" w:date="2019-03-08T14:43:00Z">
        <w:r w:rsidDel="002E4621">
          <w:delText xml:space="preserve"> </w:delText>
        </w:r>
      </w:del>
      <w:r>
        <w:t>specific knockouts</w:t>
      </w:r>
      <w:ins w:id="47" w:author="Microsoft Office User" w:date="2019-03-08T14:43:00Z">
        <w:r w:rsidR="002E4621">
          <w:t xml:space="preserve"> were generated by crossing</w:t>
        </w:r>
      </w:ins>
      <w:del w:id="48" w:author="Microsoft Office User" w:date="2019-03-08T14:43:00Z">
        <w:r w:rsidDel="002E4621">
          <w:delText>,</w:delText>
        </w:r>
      </w:del>
      <w:r>
        <w:t xml:space="preserve"> </w:t>
      </w:r>
      <w:r w:rsidRPr="00996376">
        <w:rPr>
          <w:bCs/>
        </w:rPr>
        <w:t>FVB-</w:t>
      </w:r>
      <w:proofErr w:type="spellStart"/>
      <w:r w:rsidRPr="00996376">
        <w:rPr>
          <w:bCs/>
        </w:rPr>
        <w:t>Tg</w:t>
      </w:r>
      <w:proofErr w:type="spellEnd"/>
      <w:r w:rsidRPr="00996376">
        <w:rPr>
          <w:bCs/>
        </w:rPr>
        <w:t>(</w:t>
      </w:r>
      <w:proofErr w:type="spellStart"/>
      <w:r w:rsidRPr="00996376">
        <w:rPr>
          <w:bCs/>
        </w:rPr>
        <w:t>Ckmm-cre</w:t>
      </w:r>
      <w:proofErr w:type="spellEnd"/>
      <w:r w:rsidRPr="00996376">
        <w:rPr>
          <w:bCs/>
        </w:rPr>
        <w:t>)5Khn/J</w:t>
      </w:r>
      <w:r>
        <w:rPr>
          <w:bCs/>
        </w:rPr>
        <w:t xml:space="preserve"> transgenic mice (stock 006405) </w:t>
      </w:r>
      <w:del w:id="49" w:author="Microsoft Office User" w:date="2019-03-08T14:43:00Z">
        <w:r w:rsidDel="002E4621">
          <w:rPr>
            <w:bCs/>
          </w:rPr>
          <w:delText xml:space="preserve">were crossed </w:delText>
        </w:r>
      </w:del>
      <w:r>
        <w:rPr>
          <w:bCs/>
        </w:rPr>
        <w:t xml:space="preserve">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w:t>
      </w:r>
      <w:ins w:id="50" w:author="Microsoft Office User" w:date="2019-03-08T14:44:00Z">
        <w:r w:rsidR="00611922">
          <w:rPr>
            <w:bCs/>
          </w:rPr>
          <w:t>,</w:t>
        </w:r>
      </w:ins>
      <w:r>
        <w:rPr>
          <w:bCs/>
        </w:rPr>
        <w:t xml:space="preserve">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w:t>
      </w:r>
      <w:ins w:id="51" w:author="Microsoft Office User" w:date="2019-03-08T14:45:00Z">
        <w:r w:rsidR="007B7563">
          <w:rPr>
            <w:bCs/>
          </w:rPr>
          <w:t xml:space="preserve"> were</w:t>
        </w:r>
      </w:ins>
      <w:del w:id="52" w:author="Microsoft Office User" w:date="2019-03-08T14:45:00Z">
        <w:r w:rsidDel="007B7563">
          <w:rPr>
            <w:bCs/>
          </w:rPr>
          <w:delText>.  These parents were</w:delText>
        </w:r>
      </w:del>
      <w:r>
        <w:rPr>
          <w:bCs/>
        </w:rPr>
        <w:t xml:space="preserv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w:t>
      </w:r>
      <w:del w:id="53" w:author="Microsoft Office User" w:date="2019-03-08T14:46:00Z">
        <w:r w:rsidDel="007B7563">
          <w:rPr>
            <w:bCs/>
          </w:rPr>
          <w:delText>strains</w:delText>
        </w:r>
      </w:del>
      <w:ins w:id="54" w:author="Microsoft Office User" w:date="2019-03-08T14:46:00Z">
        <w:r w:rsidR="007B7563">
          <w:rPr>
            <w:bCs/>
          </w:rPr>
          <w:t>genotypes</w:t>
        </w:r>
      </w:ins>
      <w:r>
        <w:rPr>
          <w:bCs/>
        </w:rPr>
        <w:t xml:space="preserve">,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w:t>
      </w:r>
      <w:del w:id="55" w:author="Microsoft Office User" w:date="2019-03-08T14:47:00Z">
        <w:r w:rsidR="00002EA6" w:rsidDel="007B7563">
          <w:rPr>
            <w:bCs/>
          </w:rPr>
          <w:delText xml:space="preserve">and </w:delText>
        </w:r>
      </w:del>
      <w:ins w:id="56" w:author="Microsoft Office User" w:date="2019-03-08T14:47:00Z">
        <w:r w:rsidR="007B7563">
          <w:rPr>
            <w:bCs/>
          </w:rPr>
          <w:t xml:space="preserve">followed by </w:t>
        </w:r>
      </w:ins>
      <w:r w:rsidR="00002EA6">
        <w:rPr>
          <w:bCs/>
        </w:rPr>
        <w:t xml:space="preserve">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57"/>
      <w:r>
        <w:t>Test</w:t>
      </w:r>
      <w:commentRangeEnd w:id="57"/>
      <w:r>
        <w:rPr>
          <w:rStyle w:val="CommentReference"/>
          <w:rFonts w:asciiTheme="minorHAnsi" w:eastAsiaTheme="minorEastAsia" w:hAnsiTheme="minorHAnsi" w:cstheme="minorBidi"/>
          <w:b w:val="0"/>
          <w:bCs w:val="0"/>
          <w:color w:val="auto"/>
        </w:rPr>
        <w:commentReference w:id="57"/>
      </w:r>
    </w:p>
    <w:p w14:paraId="07AE51A5" w14:textId="56C716D5" w:rsidR="00365FE9" w:rsidRDefault="00745DCE" w:rsidP="00365FE9">
      <w:commentRangeStart w:id="58"/>
      <w:ins w:id="59" w:author="Microsoft Office User" w:date="2019-03-08T14:57:00Z">
        <w:r>
          <w:t xml:space="preserve">Insulin tolerance tests were performed in </w:t>
        </w:r>
        <w:r w:rsidR="00686640">
          <w:t xml:space="preserve">high </w:t>
        </w:r>
      </w:ins>
      <w:ins w:id="60" w:author="Microsoft Office User" w:date="2019-03-08T14:58:00Z">
        <w:r w:rsidR="00686640">
          <w:t xml:space="preserve">fat fed mice at </w:t>
        </w:r>
      </w:ins>
      <w:ins w:id="61" w:author="Microsoft Office User" w:date="2019-03-08T15:01:00Z">
        <w:r w:rsidR="00ED65EB">
          <w:t>24 weeks of age.</w:t>
        </w:r>
      </w:ins>
      <w:ins w:id="62" w:author="Microsoft Office User" w:date="2019-03-08T15:02:00Z">
        <w:r w:rsidR="007276B1">
          <w:t xml:space="preserve"> </w:t>
        </w:r>
      </w:ins>
      <w:ins w:id="63" w:author="Microsoft Office User" w:date="2019-03-08T15:11:00Z">
        <w:r w:rsidR="00FF3C23">
          <w:t>The day p</w:t>
        </w:r>
      </w:ins>
      <w:ins w:id="64" w:author="Microsoft Office User" w:date="2019-03-08T15:02:00Z">
        <w:r w:rsidR="007276B1">
          <w:t xml:space="preserve">rior to the test, body composition was determined via </w:t>
        </w:r>
        <w:proofErr w:type="spellStart"/>
        <w:r w:rsidR="007276B1">
          <w:t>EchoMRI</w:t>
        </w:r>
        <w:proofErr w:type="spellEnd"/>
        <w:r w:rsidR="007276B1">
          <w:t xml:space="preserve"> (Echo MRI1100</w:t>
        </w:r>
      </w:ins>
      <w:ins w:id="65" w:author="Microsoft Office User" w:date="2019-03-08T15:03:00Z">
        <w:r w:rsidR="007276B1">
          <w:t>, Houston, TX</w:t>
        </w:r>
      </w:ins>
      <w:ins w:id="66" w:author="Microsoft Office User" w:date="2019-03-08T15:02:00Z">
        <w:r w:rsidR="007276B1">
          <w:t>)</w:t>
        </w:r>
      </w:ins>
      <w:ins w:id="67" w:author="Microsoft Office User" w:date="2019-03-08T15:03:00Z">
        <w:r w:rsidR="007276B1">
          <w:t xml:space="preserve"> and lean mass values were used to calculate insulin dose</w:t>
        </w:r>
      </w:ins>
      <w:ins w:id="68" w:author="Microsoft Office User" w:date="2019-03-08T15:09:00Z">
        <w:r w:rsidR="002E6FE7">
          <w:t xml:space="preserve"> (1 U/kg </w:t>
        </w:r>
      </w:ins>
      <w:ins w:id="69" w:author="Microsoft Office User" w:date="2019-03-08T15:15:00Z">
        <w:r w:rsidR="00FF3C23">
          <w:t xml:space="preserve">of </w:t>
        </w:r>
      </w:ins>
      <w:ins w:id="70" w:author="Microsoft Office User" w:date="2019-03-08T15:09:00Z">
        <w:r w:rsidR="002E6FE7">
          <w:t>lean mass</w:t>
        </w:r>
      </w:ins>
      <w:ins w:id="71" w:author="Microsoft Office User" w:date="2019-03-08T15:15:00Z">
        <w:r w:rsidR="00FF3C23">
          <w:t xml:space="preserve">; </w:t>
        </w:r>
        <w:proofErr w:type="spellStart"/>
        <w:r w:rsidR="00FF3C23">
          <w:t>Humulin</w:t>
        </w:r>
        <w:proofErr w:type="spellEnd"/>
        <w:r w:rsidR="00FF3C23">
          <w:t xml:space="preserve"> R-100, Lilly, U.S.A</w:t>
        </w:r>
      </w:ins>
      <w:ins w:id="72" w:author="Microsoft Office User" w:date="2019-03-08T15:09:00Z">
        <w:r w:rsidR="002E6FE7">
          <w:t>)</w:t>
        </w:r>
      </w:ins>
      <w:ins w:id="73" w:author="Microsoft Office User" w:date="2019-03-08T15:03:00Z">
        <w:r w:rsidR="007276B1">
          <w:t xml:space="preserve">. </w:t>
        </w:r>
      </w:ins>
      <w:ins w:id="74" w:author="Microsoft Office User" w:date="2019-03-08T15:11:00Z">
        <w:r w:rsidR="00A055D7">
          <w:t>On the</w:t>
        </w:r>
        <w:r w:rsidR="00A81190">
          <w:t xml:space="preserve"> day of the </w:t>
        </w:r>
      </w:ins>
      <w:ins w:id="75" w:author="Microsoft Office User" w:date="2019-03-08T15:26:00Z">
        <w:r w:rsidR="00901916">
          <w:t>test</w:t>
        </w:r>
      </w:ins>
      <w:ins w:id="76" w:author="Microsoft Office User" w:date="2019-03-08T15:21:00Z">
        <w:r w:rsidR="00A81190">
          <w:t>,</w:t>
        </w:r>
      </w:ins>
      <w:ins w:id="77" w:author="Microsoft Office User" w:date="2019-03-08T15:11:00Z">
        <w:r w:rsidR="00A81190">
          <w:t xml:space="preserve"> </w:t>
        </w:r>
      </w:ins>
      <w:ins w:id="78" w:author="Microsoft Office User" w:date="2019-03-08T15:20:00Z">
        <w:r w:rsidR="00A81190">
          <w:t>f</w:t>
        </w:r>
      </w:ins>
      <w:ins w:id="79" w:author="Microsoft Office User" w:date="2019-03-08T15:11:00Z">
        <w:r w:rsidR="00FF3C23">
          <w:t>asting blood glucose concentrations were determined</w:t>
        </w:r>
      </w:ins>
      <w:ins w:id="80" w:author="Microsoft Office User" w:date="2019-03-08T15:12:00Z">
        <w:r w:rsidR="00FF3C23">
          <w:t xml:space="preserve"> f</w:t>
        </w:r>
      </w:ins>
      <w:ins w:id="81" w:author="Microsoft Office User" w:date="2019-03-08T15:04:00Z">
        <w:r w:rsidR="00CE506D">
          <w:t xml:space="preserve">ollowing a 6 </w:t>
        </w:r>
        <w:proofErr w:type="spellStart"/>
        <w:r w:rsidR="00CE506D">
          <w:t>hr</w:t>
        </w:r>
        <w:proofErr w:type="spellEnd"/>
        <w:r w:rsidR="00CE506D">
          <w:t xml:space="preserve"> fast,</w:t>
        </w:r>
        <w:r w:rsidR="00FF3C23">
          <w:t xml:space="preserve"> </w:t>
        </w:r>
      </w:ins>
      <w:ins w:id="82" w:author="Microsoft Office User" w:date="2019-03-08T15:12:00Z">
        <w:r w:rsidR="00FF3C23">
          <w:t>after which</w:t>
        </w:r>
      </w:ins>
      <w:ins w:id="83" w:author="Microsoft Office User" w:date="2019-03-08T15:04:00Z">
        <w:r w:rsidR="00FF3C23">
          <w:t xml:space="preserve"> </w:t>
        </w:r>
      </w:ins>
      <w:ins w:id="84" w:author="Microsoft Office User" w:date="2019-03-08T15:12:00Z">
        <w:r w:rsidR="00FF3C23">
          <w:t>mice received an intraperitoneal injection of in</w:t>
        </w:r>
      </w:ins>
      <w:ins w:id="85" w:author="Microsoft Office User" w:date="2019-03-08T15:25:00Z">
        <w:r w:rsidR="0021683F">
          <w:t>s</w:t>
        </w:r>
      </w:ins>
      <w:ins w:id="86" w:author="Microsoft Office User" w:date="2019-03-08T15:12:00Z">
        <w:r w:rsidR="00FF3C23">
          <w:t xml:space="preserve">ulin. Blood </w:t>
        </w:r>
      </w:ins>
      <w:ins w:id="87" w:author="Microsoft Office User" w:date="2019-03-08T15:13:00Z">
        <w:r w:rsidR="00FF3C23">
          <w:t xml:space="preserve">glucose was monitored over a </w:t>
        </w:r>
        <w:proofErr w:type="gramStart"/>
        <w:r w:rsidR="00FF3C23">
          <w:t>two hour</w:t>
        </w:r>
        <w:proofErr w:type="gramEnd"/>
        <w:r w:rsidR="00FF3C23">
          <w:t xml:space="preserve"> period post-injection</w:t>
        </w:r>
      </w:ins>
      <w:ins w:id="88" w:author="Microsoft Office User" w:date="2019-03-08T15:17:00Z">
        <w:r w:rsidR="00652649">
          <w:t xml:space="preserve"> (</w:t>
        </w:r>
      </w:ins>
      <w:ins w:id="89" w:author="Microsoft Office User" w:date="2019-03-08T15:14:00Z">
        <w:r w:rsidR="00FF3C23" w:rsidRPr="00FF3C23">
          <w:t>One Touch Ultra2 hand-held glucometer</w:t>
        </w:r>
      </w:ins>
      <w:ins w:id="90" w:author="Microsoft Office User" w:date="2019-03-08T15:17:00Z">
        <w:r w:rsidR="00652649">
          <w:t>,</w:t>
        </w:r>
      </w:ins>
      <w:ins w:id="91" w:author="Microsoft Office User" w:date="2019-03-08T15:14:00Z">
        <w:r w:rsidR="00652649">
          <w:t xml:space="preserve"> </w:t>
        </w:r>
        <w:proofErr w:type="spellStart"/>
        <w:r w:rsidR="00FF3C23" w:rsidRPr="00FF3C23">
          <w:t>LifeScan</w:t>
        </w:r>
        <w:proofErr w:type="spellEnd"/>
        <w:r w:rsidR="00FF3C23" w:rsidRPr="00FF3C23">
          <w:t xml:space="preserve"> Europe, Zug, Switzerland)</w:t>
        </w:r>
      </w:ins>
      <w:ins w:id="92" w:author="Microsoft Office User" w:date="2019-03-08T15:17:00Z">
        <w:r w:rsidR="00652649">
          <w:t>.</w:t>
        </w:r>
      </w:ins>
      <w:commentRangeEnd w:id="58"/>
      <w:ins w:id="93" w:author="Microsoft Office User" w:date="2019-03-08T15:23:00Z">
        <w:r w:rsidR="00E6036F">
          <w:rPr>
            <w:rStyle w:val="CommentReference"/>
          </w:rPr>
          <w:commentReference w:id="58"/>
        </w:r>
      </w:ins>
    </w:p>
    <w:p w14:paraId="305CD7B9" w14:textId="77777777" w:rsidR="00365FE9" w:rsidRPr="00365FE9" w:rsidRDefault="00365FE9" w:rsidP="00365FE9"/>
    <w:p w14:paraId="6C4B3B25" w14:textId="516E154B" w:rsidR="0039667E" w:rsidRDefault="00B3409A" w:rsidP="0039667E">
      <w:pPr>
        <w:pStyle w:val="Heading2"/>
      </w:pPr>
      <w:r>
        <w:t>Body Composition</w:t>
      </w:r>
      <w:r w:rsidR="00E55F38">
        <w:t xml:space="preserve"> and </w:t>
      </w:r>
      <w:commentRangeStart w:id="94"/>
      <w:ins w:id="95" w:author="Erin Stephenson" w:date="2019-03-08T16:13:00Z">
        <w:r w:rsidR="00107884">
          <w:t xml:space="preserve">Indirect </w:t>
        </w:r>
      </w:ins>
      <w:r w:rsidR="00E55F38">
        <w:t>Calorimetry</w:t>
      </w:r>
      <w:commentRangeEnd w:id="94"/>
      <w:r w:rsidR="00D4082C">
        <w:rPr>
          <w:rStyle w:val="CommentReference"/>
          <w:rFonts w:asciiTheme="minorHAnsi" w:eastAsiaTheme="minorEastAsia" w:hAnsiTheme="minorHAnsi" w:cstheme="minorBidi"/>
          <w:b w:val="0"/>
          <w:bCs w:val="0"/>
          <w:color w:val="auto"/>
        </w:rPr>
        <w:commentReference w:id="94"/>
      </w:r>
    </w:p>
    <w:p w14:paraId="609ADDB8" w14:textId="3F2D4472" w:rsidR="00502BBA" w:rsidRDefault="00247862" w:rsidP="0052183D">
      <w:moveToRangeStart w:id="96" w:author="Microsoft Office User" w:date="2019-03-08T15:40:00Z" w:name="move2952040"/>
      <w:moveTo w:id="97" w:author="Microsoft Office User" w:date="2019-03-08T15:40:00Z">
        <w:del w:id="98" w:author="Microsoft Office User" w:date="2019-03-08T15:40:00Z">
          <w:r w:rsidDel="00247862">
            <w:rPr>
              <w:bCs/>
            </w:rPr>
            <w:delText>B</w:delText>
          </w:r>
        </w:del>
      </w:moveTo>
      <w:ins w:id="99" w:author="Microsoft Office User" w:date="2019-03-08T15:40:00Z">
        <w:r>
          <w:rPr>
            <w:bCs/>
          </w:rPr>
          <w:t>Total b</w:t>
        </w:r>
      </w:ins>
      <w:moveTo w:id="100" w:author="Microsoft Office User" w:date="2019-03-08T15:40:00Z">
        <w:r>
          <w:rPr>
            <w:bCs/>
          </w:rPr>
          <w:t>ody weights were determined using a standard scale</w:t>
        </w:r>
      </w:moveTo>
      <w:ins w:id="101" w:author="Microsoft Office User" w:date="2019-03-08T15:40:00Z">
        <w:r>
          <w:rPr>
            <w:bCs/>
          </w:rPr>
          <w:t>, whereas b</w:t>
        </w:r>
      </w:ins>
      <w:moveTo w:id="102" w:author="Microsoft Office User" w:date="2019-03-08T15:40:00Z">
        <w:del w:id="103" w:author="Microsoft Office User" w:date="2019-03-08T15:40:00Z">
          <w:r w:rsidDel="00247862">
            <w:rPr>
              <w:bCs/>
            </w:rPr>
            <w:delText xml:space="preserve">. </w:delText>
          </w:r>
        </w:del>
      </w:moveTo>
      <w:moveToRangeEnd w:id="96"/>
      <w:del w:id="104" w:author="Microsoft Office User" w:date="2019-03-08T15:40:00Z">
        <w:r w:rsidR="0039667E" w:rsidDel="00247862">
          <w:rPr>
            <w:bCs/>
          </w:rPr>
          <w:delText>B</w:delText>
        </w:r>
      </w:del>
      <w:r w:rsidR="0039667E">
        <w:rPr>
          <w:bCs/>
        </w:rPr>
        <w:t>ody composition w</w:t>
      </w:r>
      <w:r w:rsidR="00B3409A">
        <w:rPr>
          <w:bCs/>
        </w:rPr>
        <w:t xml:space="preserve">as determined using an </w:t>
      </w:r>
      <w:del w:id="105" w:author="Microsoft Office User" w:date="2019-03-08T15:27:00Z">
        <w:r w:rsidR="00B3409A" w:rsidDel="00362533">
          <w:rPr>
            <w:bCs/>
          </w:rPr>
          <w:delText xml:space="preserve">echoMRI </w:delText>
        </w:r>
      </w:del>
      <w:proofErr w:type="spellStart"/>
      <w:ins w:id="106" w:author="Microsoft Office User" w:date="2019-03-08T15:27:00Z">
        <w:r w:rsidR="00362533">
          <w:rPr>
            <w:bCs/>
          </w:rPr>
          <w:t>EchoMRI</w:t>
        </w:r>
        <w:proofErr w:type="spellEnd"/>
        <w:r w:rsidR="00362533">
          <w:rPr>
            <w:bCs/>
          </w:rPr>
          <w:t xml:space="preserve"> </w:t>
        </w:r>
      </w:ins>
      <w:r w:rsidR="00B3409A">
        <w:rPr>
          <w:bCs/>
        </w:rPr>
        <w:t>1</w:t>
      </w:r>
      <w:r w:rsidR="00D2057A">
        <w:rPr>
          <w:bCs/>
        </w:rPr>
        <w:t>100</w:t>
      </w:r>
      <w:r w:rsidR="000850D2">
        <w:rPr>
          <w:bCs/>
        </w:rPr>
        <w:t xml:space="preserve"> at approximately ZT10</w:t>
      </w:r>
      <w:r w:rsidR="00D2057A">
        <w:rPr>
          <w:bCs/>
        </w:rPr>
        <w:t xml:space="preserve">. </w:t>
      </w:r>
      <w:moveToRangeStart w:id="107" w:author="Erin Stephenson" w:date="2019-03-08T16:13:00Z" w:name="move2954020"/>
      <w:moveTo w:id="108" w:author="Erin Stephenson" w:date="2019-03-08T16:13:00Z">
        <w:r w:rsidR="003E0F4D">
          <w:rPr>
            <w:bCs/>
          </w:rPr>
          <w:t>Adipose tissue depot weights were determined post-mortem for both the left and right hand side and combined as total weights.</w:t>
        </w:r>
        <w:r w:rsidR="003E0F4D">
          <w:t xml:space="preserve">  </w:t>
        </w:r>
      </w:moveTo>
      <w:moveFromRangeStart w:id="109" w:author="Microsoft Office User" w:date="2019-03-08T15:40:00Z" w:name="move2952040"/>
      <w:moveToRangeEnd w:id="107"/>
      <w:moveFrom w:id="110" w:author="Microsoft Office User" w:date="2019-03-08T15:40:00Z">
        <w:r w:rsidR="00D2057A" w:rsidDel="00247862">
          <w:rPr>
            <w:bCs/>
          </w:rPr>
          <w:t xml:space="preserve"> </w:t>
        </w:r>
        <w:r w:rsidR="00B3409A" w:rsidDel="00247862">
          <w:rPr>
            <w:bCs/>
          </w:rPr>
          <w:t>Body weights were determined using a standard scale.</w:t>
        </w:r>
        <w:r w:rsidR="00583F7C" w:rsidDel="00247862">
          <w:rPr>
            <w:bCs/>
          </w:rPr>
          <w:t xml:space="preserve"> </w:t>
        </w:r>
        <w:r w:rsidR="00583F7C" w:rsidDel="008C51BA">
          <w:rPr>
            <w:bCs/>
          </w:rPr>
          <w:t xml:space="preserve"> </w:t>
        </w:r>
      </w:moveFrom>
      <w:moveFromRangeEnd w:id="109"/>
      <w:del w:id="111" w:author="Microsoft Office User" w:date="2019-03-08T15:36:00Z">
        <w:r w:rsidR="000C5F3E" w:rsidDel="008C51BA">
          <w:rPr>
            <w:bCs/>
          </w:rPr>
          <w:delText>Tissue</w:delText>
        </w:r>
        <w:r w:rsidR="00583F7C" w:rsidDel="008C51BA">
          <w:rPr>
            <w:bCs/>
          </w:rPr>
          <w:delText xml:space="preserve"> weights were </w:delText>
        </w:r>
        <w:r w:rsidR="000C5F3E" w:rsidDel="008C51BA">
          <w:rPr>
            <w:bCs/>
          </w:rPr>
          <w:delText>determined</w:delText>
        </w:r>
        <w:r w:rsidR="00583F7C" w:rsidDel="008C51BA">
          <w:rPr>
            <w:bCs/>
          </w:rPr>
          <w:delText xml:space="preserve"> for both the left and righ</w:delText>
        </w:r>
        <w:r w:rsidR="000C5F3E" w:rsidDel="008C51BA">
          <w:rPr>
            <w:bCs/>
          </w:rPr>
          <w:delText xml:space="preserve">t hand side </w:delText>
        </w:r>
      </w:del>
      <w:del w:id="112" w:author="Microsoft Office User" w:date="2019-03-08T15:32:00Z">
        <w:r w:rsidR="000C5F3E" w:rsidDel="005365AD">
          <w:rPr>
            <w:bCs/>
          </w:rPr>
          <w:delText xml:space="preserve">tissue </w:delText>
        </w:r>
      </w:del>
      <w:del w:id="113" w:author="Microsoft Office User" w:date="2019-03-08T15:36:00Z">
        <w:r w:rsidR="000C5F3E" w:rsidDel="008C51BA">
          <w:rPr>
            <w:bCs/>
          </w:rPr>
          <w:delText>and combined as total weights</w:delText>
        </w:r>
        <w:r w:rsidR="001B5133" w:rsidDel="008C51BA">
          <w:rPr>
            <w:bCs/>
          </w:rPr>
          <w:delText>.</w:delText>
        </w:r>
        <w:r w:rsidR="001B5133" w:rsidDel="008C51BA">
          <w:delText xml:space="preserve">  </w:delText>
        </w:r>
      </w:del>
      <w:r w:rsidR="0052183D">
        <w:t xml:space="preserve">For </w:t>
      </w:r>
      <w:ins w:id="114" w:author="Microsoft Office User" w:date="2019-03-08T15:32:00Z">
        <w:r w:rsidR="005365AD">
          <w:t xml:space="preserve">indirect </w:t>
        </w:r>
      </w:ins>
      <w:r w:rsidR="00D86AFE">
        <w:t xml:space="preserve">calorimetry </w:t>
      </w:r>
      <w:r w:rsidR="0052183D">
        <w:t xml:space="preserve">studies, </w:t>
      </w:r>
      <w:r w:rsidR="002A7B4B">
        <w:t xml:space="preserve">physical </w:t>
      </w:r>
      <w:del w:id="115" w:author="Microsoft Office User" w:date="2019-03-08T15:33:00Z">
        <w:r w:rsidR="002A7B4B" w:rsidDel="005365AD">
          <w:delText>movement</w:delText>
        </w:r>
      </w:del>
      <w:ins w:id="116" w:author="Microsoft Office User" w:date="2019-03-08T15:33:00Z">
        <w:r w:rsidR="005365AD">
          <w:t>activity</w:t>
        </w:r>
      </w:ins>
      <w:del w:id="117" w:author="Microsoft Office User" w:date="2019-03-08T15:33:00Z">
        <w:r w:rsidR="002A7B4B" w:rsidDel="005365AD">
          <w:delText xml:space="preserve"> and calorimetry</w:delText>
        </w:r>
      </w:del>
      <w:ins w:id="118" w:author="Microsoft Office User" w:date="2019-03-08T15:33:00Z">
        <w:r w:rsidR="005365AD">
          <w:t>, VO</w:t>
        </w:r>
        <w:r w:rsidR="005365AD" w:rsidRPr="005365AD">
          <w:rPr>
            <w:vertAlign w:val="subscript"/>
            <w:rPrChange w:id="119" w:author="Microsoft Office User" w:date="2019-03-08T15:33:00Z">
              <w:rPr/>
            </w:rPrChange>
          </w:rPr>
          <w:t>2</w:t>
        </w:r>
        <w:r w:rsidR="005365AD">
          <w:t xml:space="preserve"> and VCO</w:t>
        </w:r>
        <w:r w:rsidR="005365AD" w:rsidRPr="005365AD">
          <w:rPr>
            <w:vertAlign w:val="subscript"/>
            <w:rPrChange w:id="120" w:author="Microsoft Office User" w:date="2019-03-08T15:33:00Z">
              <w:rPr/>
            </w:rPrChange>
          </w:rPr>
          <w:t>2</w:t>
        </w:r>
      </w:ins>
      <w:r w:rsidR="002A7B4B">
        <w:t xml:space="preserve"> </w:t>
      </w:r>
      <w:del w:id="121" w:author="Microsoft Office User" w:date="2019-03-08T15:32:00Z">
        <w:r w:rsidR="002A7B4B" w:rsidDel="005365AD">
          <w:delText xml:space="preserve">was </w:delText>
        </w:r>
      </w:del>
      <w:ins w:id="122" w:author="Microsoft Office User" w:date="2019-03-08T15:32:00Z">
        <w:r w:rsidR="005365AD">
          <w:t xml:space="preserve">were </w:t>
        </w:r>
      </w:ins>
      <w:r w:rsidR="002A7B4B">
        <w:t xml:space="preserve">determined using a </w:t>
      </w:r>
      <w:ins w:id="123" w:author="Microsoft Office User" w:date="2019-03-08T15:35:00Z">
        <w:r w:rsidR="005365AD">
          <w:t xml:space="preserve">home-cage style </w:t>
        </w:r>
      </w:ins>
      <w:del w:id="124" w:author="Microsoft Office User" w:date="2019-03-08T15:34:00Z">
        <w:r w:rsidR="002A7B4B" w:rsidDel="005365AD">
          <w:delText xml:space="preserve">comprehensive </w:delText>
        </w:r>
      </w:del>
      <w:ins w:id="125" w:author="Microsoft Office User" w:date="2019-03-08T15:34:00Z">
        <w:r w:rsidR="005365AD">
          <w:t>Comprehensive L</w:t>
        </w:r>
      </w:ins>
      <w:del w:id="126" w:author="Microsoft Office User" w:date="2019-03-08T15:34:00Z">
        <w:r w:rsidR="002A7B4B" w:rsidDel="005365AD">
          <w:delText>l</w:delText>
        </w:r>
      </w:del>
      <w:r w:rsidR="002A7B4B">
        <w:t xml:space="preserve">aboratory </w:t>
      </w:r>
      <w:ins w:id="127" w:author="Microsoft Office User" w:date="2019-03-08T15:34:00Z">
        <w:r w:rsidR="005365AD">
          <w:t>A</w:t>
        </w:r>
      </w:ins>
      <w:del w:id="128" w:author="Microsoft Office User" w:date="2019-03-08T15:34:00Z">
        <w:r w:rsidR="002A7B4B" w:rsidDel="005365AD">
          <w:delText>a</w:delText>
        </w:r>
      </w:del>
      <w:r w:rsidR="002A7B4B">
        <w:t xml:space="preserve">nimal </w:t>
      </w:r>
      <w:ins w:id="129" w:author="Microsoft Office User" w:date="2019-03-08T15:34:00Z">
        <w:r w:rsidR="005365AD">
          <w:t>M</w:t>
        </w:r>
      </w:ins>
      <w:del w:id="130" w:author="Microsoft Office User" w:date="2019-03-08T15:34:00Z">
        <w:r w:rsidR="002A7B4B" w:rsidDel="005365AD">
          <w:delText>m</w:delText>
        </w:r>
      </w:del>
      <w:r w:rsidR="002A7B4B">
        <w:t xml:space="preserve">onitoring </w:t>
      </w:r>
      <w:ins w:id="131" w:author="Microsoft Office User" w:date="2019-03-08T15:34:00Z">
        <w:r w:rsidR="005365AD">
          <w:t>S</w:t>
        </w:r>
      </w:ins>
      <w:del w:id="132" w:author="Microsoft Office User" w:date="2019-03-08T15:34:00Z">
        <w:r w:rsidR="002A7B4B" w:rsidDel="005365AD">
          <w:delText>s</w:delText>
        </w:r>
      </w:del>
      <w:r w:rsidR="002A7B4B">
        <w:t>ystem</w:t>
      </w:r>
      <w:del w:id="133" w:author="Microsoft Office User" w:date="2019-03-08T15:34:00Z">
        <w:r w:rsidR="002A7B4B" w:rsidDel="005365AD">
          <w:delText xml:space="preserve"> from</w:delText>
        </w:r>
      </w:del>
      <w:r w:rsidR="002A7B4B">
        <w:t xml:space="preserve"> </w:t>
      </w:r>
      <w:ins w:id="134" w:author="Microsoft Office User" w:date="2019-03-08T15:34:00Z">
        <w:r w:rsidR="005365AD">
          <w:t>(</w:t>
        </w:r>
      </w:ins>
      <w:ins w:id="135" w:author="Erin Stephenson" w:date="2019-03-08T16:06:00Z">
        <w:r w:rsidR="00FE63C1">
          <w:t xml:space="preserve">CLAMS, </w:t>
        </w:r>
      </w:ins>
      <w:r w:rsidR="002A7B4B">
        <w:t>Columbus Instruments</w:t>
      </w:r>
      <w:ins w:id="136" w:author="Microsoft Office User" w:date="2019-03-08T15:34:00Z">
        <w:r w:rsidR="005365AD">
          <w:t>, Columbus, OH</w:t>
        </w:r>
      </w:ins>
      <w:ins w:id="137" w:author="Microsoft Office User" w:date="2019-03-08T15:35:00Z">
        <w:r w:rsidR="005365AD">
          <w:t>) with hanging feeders</w:t>
        </w:r>
      </w:ins>
      <w:ins w:id="138" w:author="Microsoft Office User" w:date="2019-03-08T15:41:00Z">
        <w:r>
          <w:t>,</w:t>
        </w:r>
      </w:ins>
      <w:ins w:id="139" w:author="Microsoft Office User" w:date="2019-03-08T15:35:00Z">
        <w:r w:rsidR="005365AD">
          <w:t xml:space="preserve"> under </w:t>
        </w:r>
      </w:ins>
      <w:del w:id="140" w:author="Microsoft Office User" w:date="2019-03-08T15:35:00Z">
        <w:r w:rsidR="002A7B4B" w:rsidDel="005365AD">
          <w:delText>.  These experiments were per</w:delText>
        </w:r>
        <w:r w:rsidR="00D86AFE" w:rsidDel="005365AD">
          <w:delText xml:space="preserve">formed in </w:delText>
        </w:r>
      </w:del>
      <w:r w:rsidR="00D86AFE">
        <w:t>light and temperature-</w:t>
      </w:r>
      <w:r w:rsidR="002A7B4B">
        <w:lastRenderedPageBreak/>
        <w:t xml:space="preserve">controlled </w:t>
      </w:r>
      <w:del w:id="141" w:author="Microsoft Office User" w:date="2019-03-08T15:35:00Z">
        <w:r w:rsidR="002A7B4B" w:rsidDel="005365AD">
          <w:delText>enclosures a</w:delText>
        </w:r>
      </w:del>
      <w:ins w:id="142" w:author="Microsoft Office User" w:date="2019-03-08T15:35:00Z">
        <w:r w:rsidR="005365AD">
          <w:t>conditions</w:t>
        </w:r>
      </w:ins>
      <w:del w:id="143" w:author="Microsoft Office User" w:date="2019-03-08T15:35:00Z">
        <w:r w:rsidR="002A7B4B" w:rsidDel="005365AD">
          <w:delText>t</w:delText>
        </w:r>
      </w:del>
      <w:r w:rsidR="002A7B4B">
        <w:t xml:space="preserve"> </w:t>
      </w:r>
      <w:ins w:id="144" w:author="Microsoft Office User" w:date="2019-03-08T15:35:00Z">
        <w:r>
          <w:t>(</w:t>
        </w:r>
      </w:ins>
      <w:ins w:id="145" w:author="Microsoft Office User" w:date="2019-03-08T15:41:00Z">
        <w:r>
          <w:t xml:space="preserve">12:12hr, </w:t>
        </w:r>
      </w:ins>
      <w:r w:rsidR="002A7B4B">
        <w:t>25</w:t>
      </w:r>
      <w:ins w:id="146" w:author="Microsoft Office User" w:date="2019-03-08T15:41:00Z">
        <w:r>
          <w:rPr>
            <w:rFonts w:ascii="Garamond" w:hAnsi="Garamond"/>
          </w:rPr>
          <w:t>º</w:t>
        </w:r>
      </w:ins>
      <w:r w:rsidR="002A7B4B">
        <w:t>C</w:t>
      </w:r>
      <w:ins w:id="147" w:author="Microsoft Office User" w:date="2019-03-08T15:41:00Z">
        <w:r>
          <w:t>)</w:t>
        </w:r>
      </w:ins>
      <w:del w:id="148" w:author="Microsoft Office User" w:date="2019-03-08T15:35:00Z">
        <w:r w:rsidR="002A7B4B" w:rsidDel="005365AD">
          <w:delText>, in home-cage style cages with hanging feeders</w:delText>
        </w:r>
      </w:del>
      <w:r w:rsidR="002A7B4B">
        <w:t>.</w:t>
      </w:r>
      <w:del w:id="149" w:author="Microsoft Office User" w:date="2019-03-08T15:36:00Z">
        <w:r w:rsidR="002A7B4B" w:rsidDel="008F615C">
          <w:delText xml:space="preserve"> </w:delText>
        </w:r>
      </w:del>
      <w:r w:rsidR="002A7B4B">
        <w:t xml:space="preserve"> The first 6h of measurements were discarded</w:t>
      </w:r>
      <w:ins w:id="150" w:author="Microsoft Office User" w:date="2019-03-08T15:36:00Z">
        <w:r w:rsidR="008C51BA">
          <w:t xml:space="preserve"> to accommodate acclimation</w:t>
        </w:r>
      </w:ins>
      <w:r w:rsidR="002A7B4B">
        <w:t xml:space="preserve">, after which </w:t>
      </w:r>
      <w:del w:id="151" w:author="Microsoft Office User" w:date="2019-03-08T15:37:00Z">
        <w:r w:rsidR="002A7B4B" w:rsidDel="008C51BA">
          <w:delText xml:space="preserve">animals were acclimatized to their new surroundings.  Single-animal </w:delText>
        </w:r>
      </w:del>
      <w:r w:rsidR="002A7B4B">
        <w:t xml:space="preserve">measurements </w:t>
      </w:r>
      <w:del w:id="152" w:author="Erin Stephenson" w:date="2019-03-08T16:14:00Z">
        <w:r w:rsidR="002A7B4B" w:rsidDel="00F7415D">
          <w:delText>were collected</w:delText>
        </w:r>
      </w:del>
      <w:ins w:id="153" w:author="Erin Stephenson" w:date="2019-03-08T16:14:00Z">
        <w:r w:rsidR="00F7415D">
          <w:t>continued</w:t>
        </w:r>
      </w:ins>
      <w:r w:rsidR="002A7B4B">
        <w:t xml:space="preserve"> over th</w:t>
      </w:r>
      <w:ins w:id="154" w:author="Erin Stephenson" w:date="2019-03-08T16:14:00Z">
        <w:r w:rsidR="00F7415D">
          <w:t>r</w:t>
        </w:r>
      </w:ins>
      <w:r w:rsidR="002A7B4B">
        <w:t>e</w:t>
      </w:r>
      <w:ins w:id="155" w:author="Erin Stephenson" w:date="2019-03-08T16:14:00Z">
        <w:r w:rsidR="00F7415D">
          <w:t>e</w:t>
        </w:r>
      </w:ins>
      <w:r w:rsidR="002A7B4B">
        <w:t xml:space="preserve"> co</w:t>
      </w:r>
      <w:ins w:id="156" w:author="Erin Stephenson" w:date="2019-03-08T16:14:00Z">
        <w:r w:rsidR="00F7415D">
          <w:t>nsecutive</w:t>
        </w:r>
      </w:ins>
      <w:del w:id="157" w:author="Erin Stephenson" w:date="2019-03-08T16:14:00Z">
        <w:r w:rsidR="002A7B4B" w:rsidDel="00F7415D">
          <w:delText>urse of</w:delText>
        </w:r>
      </w:del>
      <w:del w:id="158" w:author="Erin Stephenson" w:date="2019-03-08T16:15:00Z">
        <w:r w:rsidR="002A7B4B" w:rsidDel="00F7415D">
          <w:delText xml:space="preserve"> 3</w:delText>
        </w:r>
      </w:del>
      <w:r w:rsidR="002A7B4B">
        <w:t xml:space="preserve"> days.  </w:t>
      </w:r>
      <w:commentRangeStart w:id="159"/>
      <w:r w:rsidR="002A7B4B">
        <w:t xml:space="preserve">Oxygen consumption was </w:t>
      </w:r>
      <w:del w:id="160" w:author="Erin Stephenson" w:date="2019-03-08T16:02:00Z">
        <w:r w:rsidR="002A7B4B" w:rsidDel="006F76FF">
          <w:delText xml:space="preserve">normalized to lean body mass (as determined by echoMRI, described above) and </w:delText>
        </w:r>
      </w:del>
      <w:r w:rsidR="002A7B4B">
        <w:t xml:space="preserve">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ins w:id="161" w:author="Microsoft Office User" w:date="2019-03-08T15:47:00Z">
        <w:r w:rsidR="001F1F8C">
          <w:t xml:space="preserve"> </w:t>
        </w:r>
        <w:r w:rsidR="001F1F8C" w:rsidRPr="007F68D4">
          <w:rPr>
            <w:strike/>
            <w:rPrChange w:id="162" w:author="Erin Stephenson" w:date="2019-03-08T16:12:00Z">
              <w:rPr/>
            </w:rPrChange>
          </w:rPr>
          <w:t>and normalized to lean body mass</w:t>
        </w:r>
      </w:ins>
      <w:r w:rsidR="002A7B4B">
        <w:t>.</w:t>
      </w:r>
      <w:commentRangeEnd w:id="159"/>
      <w:r w:rsidR="001F1F8C">
        <w:rPr>
          <w:rStyle w:val="CommentReference"/>
        </w:rPr>
        <w:commentReference w:id="159"/>
      </w:r>
      <w:r w:rsidR="00B2365E">
        <w:t xml:space="preserve">  </w:t>
      </w:r>
      <w:ins w:id="163" w:author="Erin Stephenson" w:date="2019-03-08T16:11:00Z">
        <w:r w:rsidR="009B5ED5">
          <w:t xml:space="preserve">Energy expenditure was calculated as heat, using the Lusk equation in </w:t>
        </w:r>
        <w:proofErr w:type="spellStart"/>
        <w:r w:rsidR="009B5ED5">
          <w:t>Oxymax</w:t>
        </w:r>
        <w:proofErr w:type="spellEnd"/>
        <w:r w:rsidR="009B5ED5">
          <w:t xml:space="preserve"> software (Columbus Instruments, Columbus, OH). </w:t>
        </w:r>
      </w:ins>
      <w:r w:rsidR="00502BBA">
        <w:t>For rapamycin treatment</w:t>
      </w:r>
      <w:r w:rsidR="00C868B8">
        <w:t>s</w:t>
      </w:r>
      <w:r w:rsidR="00502BBA">
        <w:t xml:space="preserve">, </w:t>
      </w:r>
      <w:ins w:id="164" w:author="Erin Stephenson" w:date="2019-03-08T16:06:00Z">
        <w:r w:rsidR="00FE63C1">
          <w:t xml:space="preserve">animals were </w:t>
        </w:r>
      </w:ins>
      <w:ins w:id="165" w:author="Erin Stephenson" w:date="2019-03-11T13:46:00Z">
        <w:r w:rsidR="00A77FBD">
          <w:t xml:space="preserve">individually </w:t>
        </w:r>
      </w:ins>
      <w:ins w:id="166" w:author="Erin Stephenson" w:date="2019-03-08T16:06:00Z">
        <w:r w:rsidR="00FE63C1">
          <w:t xml:space="preserve">housed </w:t>
        </w:r>
      </w:ins>
      <w:ins w:id="167" w:author="Erin Stephenson" w:date="2019-03-11T13:46:00Z">
        <w:r w:rsidR="00A77FBD">
          <w:t xml:space="preserve">for 10 consecutive days (days 3-10 </w:t>
        </w:r>
        <w:r w:rsidR="000529E0">
          <w:t xml:space="preserve">were in </w:t>
        </w:r>
      </w:ins>
      <w:ins w:id="168" w:author="Erin Stephenson" w:date="2019-03-08T16:06:00Z">
        <w:r w:rsidR="000529E0">
          <w:t>CLAM</w:t>
        </w:r>
      </w:ins>
      <w:ins w:id="169" w:author="Erin Stephenson" w:date="2019-03-11T13:47:00Z">
        <w:r w:rsidR="000529E0">
          <w:t>S cages</w:t>
        </w:r>
      </w:ins>
      <w:ins w:id="170" w:author="Erin Stephenson" w:date="2019-03-08T16:06:00Z">
        <w:r w:rsidR="000529E0">
          <w:t>)</w:t>
        </w:r>
        <w:r w:rsidR="00FE63C1">
          <w:t xml:space="preserve">. </w:t>
        </w:r>
      </w:ins>
      <w:ins w:id="171" w:author="Erin Stephenson" w:date="2019-03-08T16:07:00Z">
        <w:r w:rsidR="000655C9">
          <w:t>Mice received four d</w:t>
        </w:r>
      </w:ins>
      <w:ins w:id="172" w:author="Erin Stephenson" w:date="2019-03-08T16:09:00Z">
        <w:r w:rsidR="0062778A">
          <w:t>ays</w:t>
        </w:r>
      </w:ins>
      <w:ins w:id="173" w:author="Erin Stephenson" w:date="2019-03-08T16:07:00Z">
        <w:r w:rsidR="000655C9">
          <w:t xml:space="preserve"> of vehicle </w:t>
        </w:r>
      </w:ins>
      <w:ins w:id="174" w:author="Erin Stephenson" w:date="2019-03-08T16:09:00Z">
        <w:r w:rsidR="0062778A">
          <w:t xml:space="preserve">treatment </w:t>
        </w:r>
      </w:ins>
      <w:ins w:id="175" w:author="Erin Stephenson" w:date="2019-03-08T16:07:00Z">
        <w:r w:rsidR="000655C9">
          <w:t>(1% Tween, 1% PEG-8000), followed by three d</w:t>
        </w:r>
      </w:ins>
      <w:ins w:id="176" w:author="Erin Stephenson" w:date="2019-03-08T16:08:00Z">
        <w:r w:rsidR="000655C9">
          <w:t>ays</w:t>
        </w:r>
      </w:ins>
      <w:ins w:id="177" w:author="Erin Stephenson" w:date="2019-03-08T16:07:00Z">
        <w:r w:rsidR="000655C9">
          <w:t xml:space="preserve"> of </w:t>
        </w:r>
      </w:ins>
      <w:ins w:id="178" w:author="Erin Stephenson" w:date="2019-03-11T13:49:00Z">
        <w:r w:rsidR="000F0D4D">
          <w:t xml:space="preserve">treatment with </w:t>
        </w:r>
      </w:ins>
      <w:ins w:id="179" w:author="Erin Stephenson" w:date="2019-03-08T16:07:00Z">
        <w:r w:rsidR="000655C9">
          <w:t xml:space="preserve">either vehicle or </w:t>
        </w:r>
      </w:ins>
      <w:ins w:id="180" w:author="Erin Stephenson" w:date="2019-03-11T13:49:00Z">
        <w:r w:rsidR="000F0D4D">
          <w:t xml:space="preserve">the </w:t>
        </w:r>
        <w:proofErr w:type="spellStart"/>
        <w:r w:rsidR="000F0D4D">
          <w:t>mTOR</w:t>
        </w:r>
        <w:proofErr w:type="spellEnd"/>
        <w:r w:rsidR="000F0D4D">
          <w:t xml:space="preserve"> inhibitor </w:t>
        </w:r>
      </w:ins>
      <w:ins w:id="181" w:author="Erin Stephenson" w:date="2019-03-08T16:08:00Z">
        <w:r w:rsidR="000655C9">
          <w:t>rapamycin (</w:t>
        </w:r>
      </w:ins>
      <w:del w:id="182" w:author="Erin Stephenson" w:date="2019-03-08T16:08:00Z">
        <w:r w:rsidR="00502BBA" w:rsidDel="000655C9">
          <w:delText xml:space="preserve">animals were injected with </w:delText>
        </w:r>
      </w:del>
      <w:r w:rsidR="00502BBA">
        <w:t>3 mg/kg</w:t>
      </w:r>
      <w:ins w:id="183" w:author="Erin Stephenson" w:date="2019-03-08T16:05:00Z">
        <w:r w:rsidR="004B474D">
          <w:t>/d</w:t>
        </w:r>
      </w:ins>
      <w:ins w:id="184" w:author="Erin Stephenson" w:date="2019-03-11T13:33:00Z">
        <w:r w:rsidR="000012FD">
          <w:t>, via intraperitoneal injection</w:t>
        </w:r>
      </w:ins>
      <w:ins w:id="185" w:author="Erin Stephenson" w:date="2019-03-08T16:08:00Z">
        <w:r w:rsidR="000655C9">
          <w:t xml:space="preserve">). </w:t>
        </w:r>
      </w:ins>
      <w:ins w:id="186" w:author="Erin Stephenson" w:date="2019-03-08T16:09:00Z">
        <w:r w:rsidR="0062778A">
          <w:t>Mice were then switched to a high fat diet</w:t>
        </w:r>
      </w:ins>
      <w:ins w:id="187" w:author="Erin Stephenson" w:date="2019-03-11T13:48:00Z">
        <w:r w:rsidR="00D94798">
          <w:t xml:space="preserve"> and were monitored for an additional three days</w:t>
        </w:r>
      </w:ins>
      <w:ins w:id="188" w:author="Erin Stephenson" w:date="2019-03-08T16:09:00Z">
        <w:r w:rsidR="0062778A">
          <w:t xml:space="preserve">, during which time mice continued to receive daily injections of either vehicle or rapamycin. </w:t>
        </w:r>
      </w:ins>
      <w:del w:id="189" w:author="Erin Stephenson" w:date="2019-03-08T16:08:00Z">
        <w:r w:rsidR="00502BBA" w:rsidDel="000655C9">
          <w:delText xml:space="preserve"> of rapamycin or </w:delText>
        </w:r>
      </w:del>
      <w:del w:id="190" w:author="Erin Stephenson" w:date="2019-03-08T16:10:00Z">
        <w:r w:rsidR="00502BBA" w:rsidDel="0062778A">
          <w:delText xml:space="preserve">a </w:delText>
        </w:r>
        <w:commentRangeStart w:id="191"/>
        <w:r w:rsidR="00502BBA" w:rsidDel="0062778A">
          <w:delText xml:space="preserve">vehicle </w:delText>
        </w:r>
        <w:commentRangeEnd w:id="191"/>
        <w:r w:rsidR="00502BBA" w:rsidDel="0062778A">
          <w:rPr>
            <w:rStyle w:val="CommentReference"/>
          </w:rPr>
          <w:commentReference w:id="191"/>
        </w:r>
      </w:del>
      <w:del w:id="192" w:author="Erin Stephenson" w:date="2019-03-08T16:07:00Z">
        <w:r w:rsidR="00502BBA" w:rsidDel="000655C9">
          <w:delText xml:space="preserve">(1% Tween, 1% PEG-8000).  </w:delText>
        </w:r>
      </w:del>
      <w:del w:id="193" w:author="Erin Stephenson" w:date="2019-03-08T16:10:00Z">
        <w:r w:rsidR="00502BBA" w:rsidDel="0062778A">
          <w:delText>For acute studies, animals were injected daily before switching diet to a high fat diet</w:delText>
        </w:r>
        <w:r w:rsidR="00AC7808" w:rsidDel="0062778A">
          <w:delText>.</w:delText>
        </w:r>
        <w:r w:rsidR="00502BBA" w:rsidDel="0062778A">
          <w:delText xml:space="preserve"> </w:delText>
        </w:r>
      </w:del>
      <w:moveFromRangeStart w:id="194" w:author="Erin Stephenson" w:date="2019-03-08T16:13:00Z" w:name="move2954020"/>
      <w:moveFrom w:id="195" w:author="Erin Stephenson" w:date="2019-03-08T16:13:00Z">
        <w:ins w:id="196" w:author="Microsoft Office User" w:date="2019-03-08T15:39:00Z">
          <w:r w:rsidDel="003E0F4D">
            <w:rPr>
              <w:bCs/>
            </w:rPr>
            <w:t>Adipose tissue depot weights were determined post-mortem for both the left and right hand side and combined as total weights.</w:t>
          </w:r>
          <w:r w:rsidDel="003E0F4D">
            <w:t xml:space="preserve">  </w:t>
          </w:r>
        </w:ins>
      </w:moveFrom>
      <w:moveFromRangeEnd w:id="194"/>
    </w:p>
    <w:p w14:paraId="01B056BA" w14:textId="2D6CB591" w:rsidR="0045067A" w:rsidRDefault="0045067A" w:rsidP="0045067A">
      <w:pPr>
        <w:pStyle w:val="Heading2"/>
      </w:pPr>
      <w:r>
        <w:t>Western Blotting</w:t>
      </w:r>
    </w:p>
    <w:p w14:paraId="64FBDD7B" w14:textId="1705FA05" w:rsidR="0045067A" w:rsidRDefault="0045067A" w:rsidP="0052183D">
      <w:r>
        <w:t>Protein lysates were generated in RIPA buffer</w:t>
      </w:r>
      <w:r w:rsidR="00C50D02">
        <w:t xml:space="preserve"> (50 </w:t>
      </w:r>
      <w:proofErr w:type="spellStart"/>
      <w:r w:rsidR="00C50D02">
        <w:t>mM</w:t>
      </w:r>
      <w:proofErr w:type="spellEnd"/>
      <w:r w:rsidR="00C50D02">
        <w:t xml:space="preserve"> </w:t>
      </w:r>
      <w:proofErr w:type="spellStart"/>
      <w:r w:rsidR="00C50D02">
        <w:t>Tris</w:t>
      </w:r>
      <w:proofErr w:type="spellEnd"/>
      <w:r w:rsidR="00C50D02">
        <w:t xml:space="preserve">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Proteins were separated by SDS-PAGE and blotted with antibodies described in the figure legends.  </w:t>
      </w:r>
      <w:commentRangeStart w:id="197"/>
      <w:r>
        <w:t>Antibodies</w:t>
      </w:r>
      <w:r w:rsidR="002D65EF">
        <w:t xml:space="preserve"> used in this study were</w:t>
      </w:r>
      <w:r>
        <w:t xml:space="preserve"> raised against </w:t>
      </w:r>
      <w:r w:rsidR="00723E82">
        <w:t xml:space="preserve">pS6 (pSer236/236, Cell Signaling #2211), S6 (Cell Signaling #2317), </w:t>
      </w:r>
      <w:r w:rsidR="009365EA">
        <w:t>GAPDH and Sarcolipin</w:t>
      </w:r>
      <w:r w:rsidR="002D65EF">
        <w:t xml:space="preserve">.  </w:t>
      </w:r>
      <w:commentRangeEnd w:id="197"/>
      <w:r w:rsidR="00A269C3">
        <w:rPr>
          <w:rStyle w:val="CommentReference"/>
        </w:rPr>
        <w:commentReference w:id="197"/>
      </w:r>
      <w:r w:rsidR="002D65EF">
        <w:t xml:space="preserve">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49B1FB80" w:rsidR="00F82FCB" w:rsidRDefault="00F82FCB" w:rsidP="00F82FCB">
      <w:pPr>
        <w:pStyle w:val="Heading2"/>
      </w:pPr>
      <w:r>
        <w:lastRenderedPageBreak/>
        <w:t>RNA</w:t>
      </w:r>
      <w:r w:rsidR="00863DEF">
        <w:t xml:space="preserve"> S</w:t>
      </w:r>
      <w:r>
        <w:t>eq</w:t>
      </w:r>
      <w:r w:rsidR="00863DEF">
        <w:t>uencing</w:t>
      </w:r>
      <w:r>
        <w:t xml:space="preserve"> Analysis</w:t>
      </w:r>
      <w:r w:rsidR="00863DEF">
        <w:t xml:space="preserve"> and Bioinformatics</w:t>
      </w:r>
    </w:p>
    <w:p w14:paraId="7BC1C3E2" w14:textId="1FB5CF61" w:rsidR="00A269C3" w:rsidRPr="007151C0" w:rsidRDefault="00A269C3" w:rsidP="00F82FCB">
      <w:pPr>
        <w:pStyle w:val="Heading2"/>
        <w:rPr>
          <w:rFonts w:asciiTheme="minorHAnsi" w:eastAsiaTheme="minorEastAsia" w:hAnsiTheme="minorHAnsi" w:cstheme="minorBidi"/>
          <w:b w:val="0"/>
          <w:bCs w:val="0"/>
          <w:color w:val="auto"/>
          <w:sz w:val="24"/>
          <w:szCs w:val="24"/>
        </w:rPr>
      </w:pPr>
      <w:r w:rsidRPr="00A269C3">
        <w:rPr>
          <w:rFonts w:asciiTheme="minorHAnsi" w:eastAsiaTheme="minorEastAsia" w:hAnsiTheme="minorHAnsi" w:cstheme="minorBidi"/>
          <w:b w:val="0"/>
          <w:bCs w:val="0"/>
          <w:color w:val="auto"/>
          <w:sz w:val="24"/>
          <w:szCs w:val="24"/>
        </w:rPr>
        <w:t>Total RNA</w:t>
      </w:r>
      <w:r>
        <w:rPr>
          <w:rFonts w:asciiTheme="minorHAnsi" w:eastAsiaTheme="minorEastAsia" w:hAnsiTheme="minorHAnsi" w:cstheme="minorBidi"/>
          <w:b w:val="0"/>
          <w:bCs w:val="0"/>
          <w:color w:val="auto"/>
          <w:sz w:val="24"/>
          <w:szCs w:val="24"/>
        </w:rPr>
        <w:t xml:space="preserve"> was purified using </w:t>
      </w:r>
      <w:r w:rsidR="005208D2">
        <w:rPr>
          <w:rFonts w:asciiTheme="minorHAnsi" w:eastAsiaTheme="minorEastAsia" w:hAnsiTheme="minorHAnsi" w:cstheme="minorBidi"/>
          <w:b w:val="0"/>
          <w:bCs w:val="0"/>
          <w:color w:val="auto"/>
          <w:sz w:val="24"/>
          <w:szCs w:val="24"/>
        </w:rPr>
        <w:t xml:space="preserve">a Pure Link RNA mini kit from </w:t>
      </w:r>
      <w:r>
        <w:rPr>
          <w:rFonts w:asciiTheme="minorHAnsi" w:eastAsiaTheme="minorEastAsia" w:hAnsiTheme="minorHAnsi" w:cstheme="minorBidi"/>
          <w:b w:val="0"/>
          <w:bCs w:val="0"/>
          <w:color w:val="auto"/>
          <w:sz w:val="24"/>
          <w:szCs w:val="24"/>
        </w:rPr>
        <w:t xml:space="preserve">Life Technologies and then analyzed using an </w:t>
      </w:r>
      <w:proofErr w:type="spellStart"/>
      <w:r>
        <w:rPr>
          <w:rFonts w:asciiTheme="minorHAnsi" w:eastAsiaTheme="minorEastAsia" w:hAnsiTheme="minorHAnsi" w:cstheme="minorBidi"/>
          <w:b w:val="0"/>
          <w:bCs w:val="0"/>
          <w:color w:val="auto"/>
          <w:sz w:val="24"/>
          <w:szCs w:val="24"/>
        </w:rPr>
        <w:t>Agielent</w:t>
      </w:r>
      <w:proofErr w:type="spellEnd"/>
      <w:r>
        <w:rPr>
          <w:rFonts w:asciiTheme="minorHAnsi" w:eastAsiaTheme="minorEastAsia" w:hAnsiTheme="minorHAnsi" w:cstheme="minorBidi"/>
          <w:b w:val="0"/>
          <w:bCs w:val="0"/>
          <w:color w:val="auto"/>
          <w:sz w:val="24"/>
          <w:szCs w:val="24"/>
        </w:rPr>
        <w:t xml:space="preserve"> </w:t>
      </w:r>
      <w:proofErr w:type="spellStart"/>
      <w:r>
        <w:rPr>
          <w:rFonts w:asciiTheme="minorHAnsi" w:eastAsiaTheme="minorEastAsia" w:hAnsiTheme="minorHAnsi" w:cstheme="minorBidi"/>
          <w:b w:val="0"/>
          <w:bCs w:val="0"/>
          <w:color w:val="auto"/>
          <w:sz w:val="24"/>
          <w:szCs w:val="24"/>
        </w:rPr>
        <w:t>Bioanalyzer</w:t>
      </w:r>
      <w:proofErr w:type="spellEnd"/>
      <w:r>
        <w:rPr>
          <w:rFonts w:asciiTheme="minorHAnsi" w:eastAsiaTheme="minorEastAsia" w:hAnsiTheme="minorHAnsi" w:cstheme="minorBidi"/>
          <w:b w:val="0"/>
          <w:bCs w:val="0"/>
          <w:color w:val="auto"/>
          <w:sz w:val="24"/>
          <w:szCs w:val="24"/>
        </w:rPr>
        <w:t xml:space="preserve"> DNA High </w:t>
      </w:r>
      <w:r w:rsidR="00F346A2">
        <w:rPr>
          <w:rFonts w:asciiTheme="minorHAnsi" w:eastAsiaTheme="minorEastAsia" w:hAnsiTheme="minorHAnsi" w:cstheme="minorBidi"/>
          <w:b w:val="0"/>
          <w:bCs w:val="0"/>
          <w:color w:val="auto"/>
          <w:sz w:val="24"/>
          <w:szCs w:val="24"/>
        </w:rPr>
        <w:t>Sensitivity</w:t>
      </w:r>
      <w:r>
        <w:rPr>
          <w:rFonts w:asciiTheme="minorHAnsi" w:eastAsiaTheme="minorEastAsia" w:hAnsiTheme="minorHAnsi" w:cstheme="minorBidi"/>
          <w:b w:val="0"/>
          <w:bCs w:val="0"/>
          <w:color w:val="auto"/>
          <w:sz w:val="24"/>
          <w:szCs w:val="24"/>
        </w:rPr>
        <w:t xml:space="preserve"> kit.  All samples had a RNA Integrity number</w:t>
      </w:r>
      <w:ins w:id="198" w:author="Erin Stephenson" w:date="2019-03-08T16:17:00Z">
        <w:r w:rsidR="00285248">
          <w:rPr>
            <w:rFonts w:asciiTheme="minorHAnsi" w:eastAsiaTheme="minorEastAsia" w:hAnsiTheme="minorHAnsi" w:cstheme="minorBidi"/>
            <w:b w:val="0"/>
            <w:bCs w:val="0"/>
            <w:color w:val="auto"/>
            <w:sz w:val="24"/>
            <w:szCs w:val="24"/>
          </w:rPr>
          <w:t>s</w:t>
        </w:r>
      </w:ins>
      <w:r>
        <w:rPr>
          <w:rFonts w:asciiTheme="minorHAnsi" w:eastAsiaTheme="minorEastAsia" w:hAnsiTheme="minorHAnsi" w:cstheme="minorBidi"/>
          <w:b w:val="0"/>
          <w:bCs w:val="0"/>
          <w:color w:val="auto"/>
          <w:sz w:val="24"/>
          <w:szCs w:val="24"/>
        </w:rPr>
        <w:t xml:space="preserve"> &gt;7.9.  The RNA</w:t>
      </w:r>
      <w:r w:rsidRPr="00A269C3">
        <w:rPr>
          <w:rFonts w:asciiTheme="minorHAnsi" w:eastAsiaTheme="minorEastAsia" w:hAnsiTheme="minorHAnsi" w:cstheme="minorBidi"/>
          <w:b w:val="0"/>
          <w:bCs w:val="0"/>
          <w:color w:val="auto"/>
          <w:sz w:val="24"/>
          <w:szCs w:val="24"/>
        </w:rPr>
        <w:t xml:space="preserve"> (1 </w:t>
      </w:r>
      <w:proofErr w:type="spellStart"/>
      <w:r w:rsidRPr="00A269C3">
        <w:rPr>
          <w:rFonts w:asciiTheme="minorHAnsi" w:eastAsiaTheme="minorEastAsia" w:hAnsiTheme="minorHAnsi" w:cstheme="minorBidi"/>
          <w:b w:val="0"/>
          <w:bCs w:val="0"/>
          <w:color w:val="auto"/>
          <w:sz w:val="24"/>
          <w:szCs w:val="24"/>
        </w:rPr>
        <w:t>μg</w:t>
      </w:r>
      <w:proofErr w:type="spellEnd"/>
      <w:r w:rsidRPr="00A269C3">
        <w:rPr>
          <w:rFonts w:asciiTheme="minorHAnsi" w:eastAsiaTheme="minorEastAsia" w:hAnsiTheme="minorHAnsi" w:cstheme="minorBidi"/>
          <w:b w:val="0"/>
          <w:bCs w:val="0"/>
          <w:color w:val="auto"/>
          <w:sz w:val="24"/>
          <w:szCs w:val="24"/>
        </w:rPr>
        <w:t xml:space="preserve">) was enriched for Poly A RNA using </w:t>
      </w:r>
      <w:r w:rsidR="005208D2">
        <w:rPr>
          <w:rFonts w:asciiTheme="minorHAnsi" w:eastAsiaTheme="minorEastAsia" w:hAnsiTheme="minorHAnsi" w:cstheme="minorBidi"/>
          <w:b w:val="0"/>
          <w:bCs w:val="0"/>
          <w:color w:val="auto"/>
          <w:sz w:val="24"/>
          <w:szCs w:val="24"/>
        </w:rPr>
        <w:t xml:space="preserve">an </w:t>
      </w:r>
      <w:proofErr w:type="spellStart"/>
      <w:r w:rsidRPr="00A269C3">
        <w:rPr>
          <w:rFonts w:asciiTheme="minorHAnsi" w:eastAsiaTheme="minorEastAsia" w:hAnsiTheme="minorHAnsi" w:cstheme="minorBidi"/>
          <w:b w:val="0"/>
          <w:bCs w:val="0"/>
          <w:color w:val="auto"/>
          <w:sz w:val="24"/>
          <w:szCs w:val="24"/>
        </w:rPr>
        <w:t>Ambion</w:t>
      </w:r>
      <w:proofErr w:type="spellEnd"/>
      <w:r w:rsidRPr="00A269C3">
        <w:rPr>
          <w:rFonts w:asciiTheme="minorHAnsi" w:eastAsiaTheme="minorEastAsia" w:hAnsiTheme="minorHAnsi" w:cstheme="minorBidi"/>
          <w:b w:val="0"/>
          <w:bCs w:val="0"/>
          <w:color w:val="auto"/>
          <w:sz w:val="24"/>
          <w:szCs w:val="24"/>
        </w:rPr>
        <w:t xml:space="preserve"> </w:t>
      </w:r>
      <w:proofErr w:type="spellStart"/>
      <w:r w:rsidRPr="00A269C3">
        <w:rPr>
          <w:rFonts w:asciiTheme="minorHAnsi" w:eastAsiaTheme="minorEastAsia" w:hAnsiTheme="minorHAnsi" w:cstheme="minorBidi"/>
          <w:b w:val="0"/>
          <w:bCs w:val="0"/>
          <w:color w:val="auto"/>
          <w:sz w:val="24"/>
          <w:szCs w:val="24"/>
        </w:rPr>
        <w:t>Dynabeads</w:t>
      </w:r>
      <w:proofErr w:type="spellEnd"/>
      <w:r w:rsidRPr="00A269C3">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A269C3">
        <w:rPr>
          <w:rFonts w:asciiTheme="minorHAnsi" w:eastAsiaTheme="minorEastAsia" w:hAnsiTheme="minorHAnsi" w:cstheme="minorBidi"/>
          <w:b w:val="0"/>
          <w:bCs w:val="0"/>
          <w:color w:val="auto"/>
          <w:sz w:val="24"/>
          <w:szCs w:val="24"/>
        </w:rPr>
        <w:t>RNAseq</w:t>
      </w:r>
      <w:proofErr w:type="spellEnd"/>
      <w:r w:rsidRPr="00A269C3">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w:t>
      </w:r>
      <w:r>
        <w:rPr>
          <w:rFonts w:asciiTheme="minorHAnsi" w:eastAsiaTheme="minorEastAsia" w:hAnsiTheme="minorHAnsi" w:cstheme="minorBidi"/>
          <w:b w:val="0"/>
          <w:bCs w:val="0"/>
          <w:color w:val="auto"/>
          <w:sz w:val="24"/>
          <w:szCs w:val="24"/>
        </w:rPr>
        <w:t xml:space="preserve">  Alignments were made to the mouse genome GRCm38.75 using </w:t>
      </w:r>
      <w:proofErr w:type="spellStart"/>
      <w:r>
        <w:rPr>
          <w:rFonts w:asciiTheme="minorHAnsi" w:eastAsiaTheme="minorEastAsia" w:hAnsiTheme="minorHAnsi" w:cstheme="minorBidi"/>
          <w:b w:val="0"/>
          <w:bCs w:val="0"/>
          <w:color w:val="auto"/>
          <w:sz w:val="24"/>
          <w:szCs w:val="24"/>
        </w:rPr>
        <w:t>Tophat</w:t>
      </w:r>
      <w:proofErr w:type="spellEnd"/>
      <w:r>
        <w:rPr>
          <w:rFonts w:asciiTheme="minorHAnsi" w:eastAsiaTheme="minorEastAsia" w:hAnsiTheme="minorHAnsi" w:cstheme="minorBidi"/>
          <w:b w:val="0"/>
          <w:bCs w:val="0"/>
          <w:color w:val="auto"/>
          <w:sz w:val="24"/>
          <w:szCs w:val="24"/>
        </w:rPr>
        <w:t xml:space="preserve"> 2.0.1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0]</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 and Bowtie 1.0.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1]</w:t>
      </w:r>
      <w:r>
        <w:rPr>
          <w:rFonts w:asciiTheme="minorHAnsi" w:eastAsiaTheme="minorEastAsia" w:hAnsiTheme="minorHAnsi" w:cstheme="minorBidi"/>
          <w:b w:val="0"/>
          <w:bCs w:val="0"/>
          <w:color w:val="auto"/>
          <w:sz w:val="24"/>
          <w:szCs w:val="24"/>
        </w:rPr>
        <w:fldChar w:fldCharType="end"/>
      </w:r>
      <w:r w:rsidR="0087402B">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to incorporate </w:t>
      </w:r>
      <w:proofErr w:type="spellStart"/>
      <w:r>
        <w:rPr>
          <w:rFonts w:asciiTheme="minorHAnsi" w:eastAsiaTheme="minorEastAsia" w:hAnsiTheme="minorHAnsi" w:cstheme="minorBidi"/>
          <w:b w:val="0"/>
          <w:bCs w:val="0"/>
          <w:color w:val="auto"/>
          <w:sz w:val="24"/>
          <w:szCs w:val="24"/>
        </w:rPr>
        <w:t>colorspace</w:t>
      </w:r>
      <w:proofErr w:type="spellEnd"/>
      <w:r>
        <w:rPr>
          <w:rFonts w:asciiTheme="minorHAnsi" w:eastAsiaTheme="minorEastAsia" w:hAnsiTheme="minorHAnsi" w:cstheme="minorBidi"/>
          <w:b w:val="0"/>
          <w:bCs w:val="0"/>
          <w:color w:val="auto"/>
          <w:sz w:val="24"/>
          <w:szCs w:val="24"/>
        </w:rPr>
        <w:t xml:space="preserve"> data.  Counts tables were generated using </w:t>
      </w:r>
      <w:proofErr w:type="spellStart"/>
      <w:r>
        <w:rPr>
          <w:rFonts w:asciiTheme="minorHAnsi" w:eastAsiaTheme="minorEastAsia" w:hAnsiTheme="minorHAnsi" w:cstheme="minorBidi"/>
          <w:b w:val="0"/>
          <w:bCs w:val="0"/>
          <w:color w:val="auto"/>
          <w:sz w:val="24"/>
          <w:szCs w:val="24"/>
        </w:rPr>
        <w:t>HTSeq</w:t>
      </w:r>
      <w:proofErr w:type="spellEnd"/>
      <w:r>
        <w:rPr>
          <w:rFonts w:asciiTheme="minorHAnsi" w:eastAsiaTheme="minorEastAsia" w:hAnsiTheme="minorHAnsi" w:cstheme="minorBidi"/>
          <w:b w:val="0"/>
          <w:bCs w:val="0"/>
          <w:color w:val="auto"/>
          <w:sz w:val="24"/>
          <w:szCs w:val="24"/>
        </w:rPr>
        <w:t xml:space="preserve"> version 0.5.4p5 </w:t>
      </w:r>
      <w:r>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2]</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Differential expression analyses were performed using DESeq</w:t>
      </w:r>
      <w:r w:rsidR="00F346A2">
        <w:rPr>
          <w:rFonts w:asciiTheme="minorHAnsi" w:eastAsiaTheme="minorEastAsia" w:hAnsiTheme="minorHAnsi" w:cstheme="minorBidi"/>
          <w:b w:val="0"/>
          <w:bCs w:val="0"/>
          <w:color w:val="auto"/>
          <w:sz w:val="24"/>
          <w:szCs w:val="24"/>
        </w:rPr>
        <w:t xml:space="preserve">2 version 1.20.0 </w:t>
      </w:r>
      <w:r w:rsidR="00F346A2">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Pr>
          <w:rFonts w:asciiTheme="minorHAnsi" w:eastAsiaTheme="minorEastAsia" w:hAnsiTheme="minorHAnsi" w:cstheme="minorBidi"/>
          <w:b w:val="0"/>
          <w:bCs w:val="0"/>
          <w:color w:val="auto"/>
          <w:sz w:val="24"/>
          <w:szCs w:val="24"/>
        </w:rPr>
        <w:fldChar w:fldCharType="separate"/>
      </w:r>
      <w:r w:rsidR="00F346A2" w:rsidRPr="00F346A2">
        <w:rPr>
          <w:rFonts w:asciiTheme="minorHAnsi" w:eastAsiaTheme="minorEastAsia" w:hAnsiTheme="minorHAnsi" w:cstheme="minorBidi"/>
          <w:b w:val="0"/>
          <w:bCs w:val="0"/>
          <w:noProof/>
          <w:color w:val="auto"/>
          <w:sz w:val="24"/>
          <w:szCs w:val="24"/>
        </w:rPr>
        <w:t>[43]</w:t>
      </w:r>
      <w:r w:rsidR="00F346A2">
        <w:rPr>
          <w:rFonts w:asciiTheme="minorHAnsi" w:eastAsiaTheme="minorEastAsia" w:hAnsiTheme="minorHAnsi" w:cstheme="minorBidi"/>
          <w:b w:val="0"/>
          <w:bCs w:val="0"/>
          <w:color w:val="auto"/>
          <w:sz w:val="24"/>
          <w:szCs w:val="24"/>
        </w:rPr>
        <w:fldChar w:fldCharType="end"/>
      </w:r>
      <w:r w:rsidR="00F346A2">
        <w:rPr>
          <w:rFonts w:asciiTheme="minorHAnsi" w:eastAsiaTheme="minorEastAsia" w:hAnsiTheme="minorHAnsi" w:cstheme="minorBidi"/>
          <w:b w:val="0"/>
          <w:bCs w:val="0"/>
          <w:color w:val="auto"/>
          <w:sz w:val="24"/>
          <w:szCs w:val="24"/>
        </w:rPr>
        <w:t xml:space="preserve">.  All results are presented in Supplementary </w:t>
      </w:r>
      <w:r w:rsidR="003B3167">
        <w:rPr>
          <w:rFonts w:asciiTheme="minorHAnsi" w:eastAsiaTheme="minorEastAsia" w:hAnsiTheme="minorHAnsi" w:cstheme="minorBidi"/>
          <w:b w:val="0"/>
          <w:bCs w:val="0"/>
          <w:color w:val="auto"/>
          <w:sz w:val="24"/>
          <w:szCs w:val="24"/>
        </w:rPr>
        <w:t>Table</w:t>
      </w:r>
      <w:r w:rsidR="00F346A2">
        <w:rPr>
          <w:rFonts w:asciiTheme="minorHAnsi" w:eastAsiaTheme="minorEastAsia" w:hAnsiTheme="minorHAnsi" w:cstheme="minorBidi"/>
          <w:b w:val="0"/>
          <w:bCs w:val="0"/>
          <w:color w:val="auto"/>
          <w:sz w:val="24"/>
          <w:szCs w:val="24"/>
        </w:rPr>
        <w:t xml:space="preserve"> 1, and </w:t>
      </w:r>
      <w:r w:rsidR="005208D2">
        <w:rPr>
          <w:rFonts w:asciiTheme="minorHAnsi" w:eastAsiaTheme="minorEastAsia" w:hAnsiTheme="minorHAnsi" w:cstheme="minorBidi"/>
          <w:b w:val="0"/>
          <w:bCs w:val="0"/>
          <w:color w:val="auto"/>
          <w:sz w:val="24"/>
          <w:szCs w:val="24"/>
        </w:rPr>
        <w:t>deposited</w:t>
      </w:r>
      <w:r w:rsidR="00F346A2">
        <w:rPr>
          <w:rFonts w:asciiTheme="minorHAnsi" w:eastAsiaTheme="minorEastAsia" w:hAnsiTheme="minorHAnsi" w:cstheme="minorBidi"/>
          <w:b w:val="0"/>
          <w:bCs w:val="0"/>
          <w:color w:val="auto"/>
          <w:sz w:val="24"/>
          <w:szCs w:val="24"/>
        </w:rPr>
        <w:t xml:space="preserve"> into the Gene Expression Omnibus as </w:t>
      </w:r>
      <w:commentRangeStart w:id="199"/>
      <w:r w:rsidR="00F346A2">
        <w:rPr>
          <w:rFonts w:asciiTheme="minorHAnsi" w:eastAsiaTheme="minorEastAsia" w:hAnsiTheme="minorHAnsi" w:cstheme="minorBidi"/>
          <w:b w:val="0"/>
          <w:bCs w:val="0"/>
          <w:color w:val="auto"/>
          <w:sz w:val="24"/>
          <w:szCs w:val="24"/>
        </w:rPr>
        <w:t>XXXX</w:t>
      </w:r>
      <w:commentRangeEnd w:id="199"/>
      <w:r w:rsidR="00F346A2">
        <w:rPr>
          <w:rStyle w:val="CommentReference"/>
          <w:rFonts w:asciiTheme="minorHAnsi" w:eastAsiaTheme="minorEastAsia" w:hAnsiTheme="minorHAnsi" w:cstheme="minorBidi"/>
          <w:b w:val="0"/>
          <w:bCs w:val="0"/>
          <w:color w:val="auto"/>
        </w:rPr>
        <w:commentReference w:id="199"/>
      </w:r>
      <w:r w:rsidR="00F346A2">
        <w:rPr>
          <w:rFonts w:asciiTheme="minorHAnsi" w:eastAsiaTheme="minorEastAsia" w:hAnsiTheme="minorHAnsi" w:cstheme="minorBidi"/>
          <w:b w:val="0"/>
          <w:bCs w:val="0"/>
          <w:color w:val="auto"/>
          <w:sz w:val="24"/>
          <w:szCs w:val="24"/>
        </w:rPr>
        <w:t>.</w:t>
      </w:r>
      <w:r w:rsidR="00800F89">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Pr>
          <w:rFonts w:asciiTheme="minorHAnsi" w:eastAsiaTheme="minorEastAsia" w:hAnsiTheme="minorHAnsi" w:cstheme="minorBidi"/>
          <w:b w:val="0"/>
          <w:bCs w:val="0"/>
          <w:color w:val="auto"/>
          <w:sz w:val="24"/>
          <w:szCs w:val="24"/>
        </w:rPr>
        <w:t>Biocarta</w:t>
      </w:r>
      <w:proofErr w:type="spellEnd"/>
      <w:r w:rsidR="00B421EE">
        <w:rPr>
          <w:rFonts w:asciiTheme="minorHAnsi" w:eastAsiaTheme="minorEastAsia" w:hAnsiTheme="minorHAnsi" w:cstheme="minorBidi"/>
          <w:b w:val="0"/>
          <w:bCs w:val="0"/>
          <w:color w:val="auto"/>
          <w:sz w:val="24"/>
          <w:szCs w:val="24"/>
        </w:rPr>
        <w:t xml:space="preserve">, </w:t>
      </w:r>
      <w:proofErr w:type="spellStart"/>
      <w:r w:rsidR="00631986">
        <w:rPr>
          <w:rFonts w:asciiTheme="minorHAnsi" w:eastAsiaTheme="minorEastAsia" w:hAnsiTheme="minorHAnsi" w:cstheme="minorBidi"/>
          <w:b w:val="0"/>
          <w:bCs w:val="0"/>
          <w:color w:val="auto"/>
          <w:sz w:val="24"/>
          <w:szCs w:val="24"/>
        </w:rPr>
        <w:t>Reactome</w:t>
      </w:r>
      <w:proofErr w:type="spellEnd"/>
      <w:r w:rsidR="00631986">
        <w:rPr>
          <w:rFonts w:asciiTheme="minorHAnsi" w:eastAsiaTheme="minorEastAsia" w:hAnsiTheme="minorHAnsi" w:cstheme="minorBidi"/>
          <w:b w:val="0"/>
          <w:bCs w:val="0"/>
          <w:color w:val="auto"/>
          <w:sz w:val="24"/>
          <w:szCs w:val="24"/>
        </w:rPr>
        <w:t xml:space="preserve">, </w:t>
      </w:r>
      <w:r w:rsidR="00B421EE">
        <w:rPr>
          <w:rFonts w:asciiTheme="minorHAnsi" w:eastAsiaTheme="minorEastAsia" w:hAnsiTheme="minorHAnsi" w:cstheme="minorBidi"/>
          <w:b w:val="0"/>
          <w:bCs w:val="0"/>
          <w:color w:val="auto"/>
          <w:sz w:val="24"/>
          <w:szCs w:val="24"/>
        </w:rPr>
        <w:t xml:space="preserve">TRANSFAC and CGP provided as part of </w:t>
      </w:r>
      <w:proofErr w:type="spellStart"/>
      <w:r w:rsidR="00B421EE">
        <w:rPr>
          <w:rFonts w:asciiTheme="minorHAnsi" w:eastAsiaTheme="minorEastAsia" w:hAnsiTheme="minorHAnsi" w:cstheme="minorBidi"/>
          <w:b w:val="0"/>
          <w:bCs w:val="0"/>
          <w:color w:val="auto"/>
          <w:sz w:val="24"/>
          <w:szCs w:val="24"/>
        </w:rPr>
        <w:t>MSigDB</w:t>
      </w:r>
      <w:proofErr w:type="spellEnd"/>
      <w:r w:rsidR="00B421EE">
        <w:rPr>
          <w:rFonts w:asciiTheme="minorHAnsi" w:eastAsiaTheme="minorEastAsia" w:hAnsiTheme="minorHAnsi" w:cstheme="minorBidi"/>
          <w:b w:val="0"/>
          <w:bCs w:val="0"/>
          <w:color w:val="auto"/>
          <w:sz w:val="24"/>
          <w:szCs w:val="24"/>
        </w:rPr>
        <w:t xml:space="preserve"> v6.2 </w:t>
      </w:r>
      <w:r w:rsidR="00B421EE">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Pr>
          <w:rFonts w:asciiTheme="minorHAnsi" w:eastAsiaTheme="minorEastAsia" w:hAnsiTheme="minorHAnsi" w:cstheme="minorBidi"/>
          <w:b w:val="0"/>
          <w:bCs w:val="0"/>
          <w:color w:val="auto"/>
          <w:sz w:val="24"/>
          <w:szCs w:val="24"/>
        </w:rPr>
        <w:fldChar w:fldCharType="separate"/>
      </w:r>
      <w:r w:rsidR="00B421EE" w:rsidRPr="00B421EE">
        <w:rPr>
          <w:rFonts w:asciiTheme="minorHAnsi" w:eastAsiaTheme="minorEastAsia" w:hAnsiTheme="minorHAnsi" w:cstheme="minorBidi"/>
          <w:b w:val="0"/>
          <w:bCs w:val="0"/>
          <w:noProof/>
          <w:color w:val="auto"/>
          <w:sz w:val="24"/>
          <w:szCs w:val="24"/>
        </w:rPr>
        <w:t>[44,45]</w:t>
      </w:r>
      <w:r w:rsidR="00B421EE">
        <w:rPr>
          <w:rFonts w:asciiTheme="minorHAnsi" w:eastAsiaTheme="minorEastAsia" w:hAnsiTheme="minorHAnsi" w:cstheme="minorBidi"/>
          <w:b w:val="0"/>
          <w:bCs w:val="0"/>
          <w:color w:val="auto"/>
          <w:sz w:val="24"/>
          <w:szCs w:val="24"/>
        </w:rPr>
        <w:fldChar w:fldCharType="end"/>
      </w:r>
      <w:r w:rsidR="00B421EE">
        <w:rPr>
          <w:rFonts w:asciiTheme="minorHAnsi" w:eastAsiaTheme="minorEastAsia" w:hAnsiTheme="minorHAnsi" w:cstheme="minorBidi"/>
          <w:b w:val="0"/>
          <w:bCs w:val="0"/>
          <w:color w:val="auto"/>
          <w:sz w:val="24"/>
          <w:szCs w:val="24"/>
        </w:rPr>
        <w:t xml:space="preserve">.  </w:t>
      </w:r>
      <w:r w:rsidR="00CB360B">
        <w:rPr>
          <w:rFonts w:asciiTheme="minorHAnsi" w:eastAsiaTheme="minorEastAsia" w:hAnsiTheme="minorHAnsi" w:cstheme="minorBidi"/>
          <w:b w:val="0"/>
          <w:bCs w:val="0"/>
          <w:color w:val="auto"/>
          <w:sz w:val="24"/>
          <w:szCs w:val="24"/>
        </w:rPr>
        <w:t>All pathways that met significance at an adjusted p-value of 0.25 are</w:t>
      </w:r>
      <w:r w:rsidR="00B421EE">
        <w:rPr>
          <w:rFonts w:asciiTheme="minorHAnsi" w:eastAsiaTheme="minorEastAsia" w:hAnsiTheme="minorHAnsi" w:cstheme="minorBidi"/>
          <w:b w:val="0"/>
          <w:bCs w:val="0"/>
          <w:color w:val="auto"/>
          <w:sz w:val="24"/>
          <w:szCs w:val="24"/>
        </w:rPr>
        <w:t xml:space="preserve"> presented in Supplementary Table 2.</w:t>
      </w:r>
      <w:r w:rsidR="00512B02">
        <w:rPr>
          <w:rFonts w:asciiTheme="minorHAnsi" w:eastAsiaTheme="minorEastAsia" w:hAnsiTheme="minorHAnsi" w:cstheme="minorBidi"/>
          <w:b w:val="0"/>
          <w:bCs w:val="0"/>
          <w:color w:val="auto"/>
          <w:sz w:val="24"/>
          <w:szCs w:val="24"/>
        </w:rPr>
        <w:t xml:space="preserve">  For comparison </w:t>
      </w:r>
      <w:r w:rsidR="007151C0">
        <w:rPr>
          <w:rFonts w:asciiTheme="minorHAnsi" w:eastAsiaTheme="minorEastAsia" w:hAnsiTheme="minorHAnsi" w:cstheme="minorBidi"/>
          <w:b w:val="0"/>
          <w:bCs w:val="0"/>
          <w:color w:val="auto"/>
          <w:sz w:val="24"/>
          <w:szCs w:val="24"/>
        </w:rPr>
        <w:t xml:space="preserve">of differentially expressed genes we re-analyzed just the </w:t>
      </w:r>
      <w:r w:rsidR="007151C0">
        <w:rPr>
          <w:rFonts w:asciiTheme="minorHAnsi" w:eastAsiaTheme="minorEastAsia" w:hAnsiTheme="minorHAnsi" w:cstheme="minorBidi"/>
          <w:b w:val="0"/>
          <w:bCs w:val="0"/>
          <w:i/>
          <w:color w:val="auto"/>
          <w:sz w:val="24"/>
          <w:szCs w:val="24"/>
        </w:rPr>
        <w:t>Tsc2</w:t>
      </w:r>
      <w:r w:rsidR="007151C0">
        <w:rPr>
          <w:rFonts w:asciiTheme="minorHAnsi" w:eastAsiaTheme="minorEastAsia" w:hAnsiTheme="minorHAnsi" w:cstheme="minorBidi"/>
          <w:b w:val="0"/>
          <w:bCs w:val="0"/>
          <w:color w:val="auto"/>
          <w:sz w:val="24"/>
          <w:szCs w:val="24"/>
        </w:rPr>
        <w:t xml:space="preserve"> knockout MEFs from </w:t>
      </w:r>
      <w:r w:rsidR="007151C0" w:rsidRPr="007151C0">
        <w:rPr>
          <w:rFonts w:asciiTheme="minorHAnsi" w:eastAsiaTheme="minorEastAsia" w:hAnsiTheme="minorHAnsi" w:cstheme="minorBidi"/>
          <w:b w:val="0"/>
          <w:bCs w:val="0"/>
          <w:color w:val="auto"/>
          <w:sz w:val="24"/>
          <w:szCs w:val="24"/>
        </w:rPr>
        <w:t>GSE21755</w:t>
      </w:r>
      <w:r w:rsidR="007151C0">
        <w:rPr>
          <w:rFonts w:asciiTheme="minorHAnsi" w:eastAsiaTheme="minorEastAsia" w:hAnsiTheme="minorHAnsi" w:cstheme="minorBidi"/>
          <w:b w:val="0"/>
          <w:bCs w:val="0"/>
          <w:color w:val="auto"/>
          <w:sz w:val="24"/>
          <w:szCs w:val="24"/>
        </w:rPr>
        <w:t xml:space="preserve"> </w:t>
      </w:r>
      <w:r w:rsidR="007151C0">
        <w:rPr>
          <w:rFonts w:asciiTheme="minorHAnsi" w:eastAsiaTheme="minorEastAsia" w:hAnsiTheme="minorHAnsi" w:cstheme="minorBidi"/>
          <w:b w:val="0"/>
          <w:bCs w:val="0"/>
          <w:color w:val="auto"/>
          <w:sz w:val="24"/>
          <w:szCs w:val="24"/>
        </w:rPr>
        <w:fldChar w:fldCharType="begin" w:fldLock="1"/>
      </w:r>
      <w:r w:rsidR="007151C0">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operties":{"noteIndex":0},"schema":"https://github.com/citation-style-language/schema/raw/master/csl-citation.json"}</w:instrText>
      </w:r>
      <w:r w:rsidR="007151C0">
        <w:rPr>
          <w:rFonts w:asciiTheme="minorHAnsi" w:eastAsiaTheme="minorEastAsia" w:hAnsiTheme="minorHAnsi" w:cstheme="minorBidi"/>
          <w:b w:val="0"/>
          <w:bCs w:val="0"/>
          <w:color w:val="auto"/>
          <w:sz w:val="24"/>
          <w:szCs w:val="24"/>
        </w:rPr>
        <w:fldChar w:fldCharType="separate"/>
      </w:r>
      <w:r w:rsidR="007151C0" w:rsidRPr="007151C0">
        <w:rPr>
          <w:rFonts w:asciiTheme="minorHAnsi" w:eastAsiaTheme="minorEastAsia" w:hAnsiTheme="minorHAnsi" w:cstheme="minorBidi"/>
          <w:b w:val="0"/>
          <w:bCs w:val="0"/>
          <w:noProof/>
          <w:color w:val="auto"/>
          <w:sz w:val="24"/>
          <w:szCs w:val="24"/>
        </w:rPr>
        <w:t>[46]</w:t>
      </w:r>
      <w:r w:rsidR="007151C0">
        <w:rPr>
          <w:rFonts w:asciiTheme="minorHAnsi" w:eastAsiaTheme="minorEastAsia" w:hAnsiTheme="minorHAnsi" w:cstheme="minorBidi"/>
          <w:b w:val="0"/>
          <w:bCs w:val="0"/>
          <w:color w:val="auto"/>
          <w:sz w:val="24"/>
          <w:szCs w:val="24"/>
        </w:rPr>
        <w:fldChar w:fldCharType="end"/>
      </w:r>
      <w:r w:rsidR="007151C0">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34C473E1" w:rsidR="00F82FCB" w:rsidRPr="00A269C3" w:rsidRDefault="00F82FCB" w:rsidP="00F82FCB">
      <w:pPr>
        <w:pStyle w:val="Heading2"/>
        <w:rPr>
          <w:rFonts w:asciiTheme="minorHAnsi" w:eastAsiaTheme="minorEastAsia" w:hAnsiTheme="minorHAnsi" w:cstheme="minorBidi"/>
          <w:b w:val="0"/>
          <w:bCs w:val="0"/>
          <w:color w:val="auto"/>
          <w:sz w:val="24"/>
          <w:szCs w:val="24"/>
        </w:rPr>
      </w:pPr>
      <w:commentRangeStart w:id="200"/>
      <w:r>
        <w:t xml:space="preserve">NADH </w:t>
      </w:r>
      <w:ins w:id="201" w:author="Erin Stephenson" w:date="2019-03-08T16:32:00Z">
        <w:r w:rsidR="000D52B5">
          <w:t xml:space="preserve">Tetrazolium Reductase </w:t>
        </w:r>
      </w:ins>
      <w:r>
        <w:t>Staining</w:t>
      </w:r>
      <w:del w:id="202" w:author="Erin Stephenson" w:date="2019-03-08T16:32:00Z">
        <w:r w:rsidDel="000D52B5">
          <w:delText xml:space="preserve"> of Muscle Sections</w:delText>
        </w:r>
        <w:commentRangeEnd w:id="200"/>
        <w:r w:rsidR="00BA3BA0" w:rsidDel="000D52B5">
          <w:rPr>
            <w:rStyle w:val="CommentReference"/>
            <w:rFonts w:asciiTheme="minorHAnsi" w:eastAsiaTheme="minorEastAsia" w:hAnsiTheme="minorHAnsi" w:cstheme="minorBidi"/>
            <w:b w:val="0"/>
            <w:bCs w:val="0"/>
            <w:color w:val="auto"/>
          </w:rPr>
          <w:commentReference w:id="200"/>
        </w:r>
      </w:del>
    </w:p>
    <w:p w14:paraId="297FA3EB" w14:textId="0B00EAA0" w:rsidR="00024386" w:rsidRPr="00A11350" w:rsidRDefault="00A11350" w:rsidP="00AE30D5">
      <w:pPr>
        <w:pStyle w:val="Heading2"/>
        <w:rPr>
          <w:ins w:id="203" w:author="Erin Stephenson" w:date="2019-03-08T16:18:00Z"/>
          <w:b w:val="0"/>
          <w:sz w:val="24"/>
          <w:szCs w:val="24"/>
          <w:rPrChange w:id="204" w:author="Erin Stephenson" w:date="2019-03-08T16:25:00Z">
            <w:rPr>
              <w:ins w:id="205" w:author="Erin Stephenson" w:date="2019-03-08T16:18:00Z"/>
            </w:rPr>
          </w:rPrChange>
        </w:rPr>
      </w:pPr>
      <w:ins w:id="206" w:author="Erin Stephenson" w:date="2019-03-08T16:23:00Z">
        <w:r w:rsidRPr="00A11350">
          <w:rPr>
            <w:b w:val="0"/>
            <w:sz w:val="24"/>
            <w:szCs w:val="24"/>
            <w:rPrChange w:id="207" w:author="Erin Stephenson" w:date="2019-03-08T16:25:00Z">
              <w:rPr>
                <w:b w:val="0"/>
              </w:rPr>
            </w:rPrChange>
          </w:rPr>
          <w:t xml:space="preserve">Quadriceps </w:t>
        </w:r>
      </w:ins>
      <w:ins w:id="208" w:author="Erin Stephenson" w:date="2019-03-08T16:25:00Z">
        <w:r>
          <w:rPr>
            <w:b w:val="0"/>
            <w:sz w:val="24"/>
            <w:szCs w:val="24"/>
          </w:rPr>
          <w:t xml:space="preserve">muscles </w:t>
        </w:r>
      </w:ins>
      <w:ins w:id="209" w:author="Erin Stephenson" w:date="2019-03-08T16:23:00Z">
        <w:r w:rsidRPr="00A11350">
          <w:rPr>
            <w:b w:val="0"/>
            <w:sz w:val="24"/>
            <w:szCs w:val="24"/>
            <w:rPrChange w:id="210" w:author="Erin Stephenson" w:date="2019-03-08T16:25:00Z">
              <w:rPr>
                <w:b w:val="0"/>
              </w:rPr>
            </w:rPrChange>
          </w:rPr>
          <w:t xml:space="preserve">were frozen in </w:t>
        </w:r>
        <w:proofErr w:type="spellStart"/>
        <w:r w:rsidRPr="00A11350">
          <w:rPr>
            <w:b w:val="0"/>
            <w:sz w:val="24"/>
            <w:szCs w:val="24"/>
            <w:rPrChange w:id="211" w:author="Erin Stephenson" w:date="2019-03-08T16:25:00Z">
              <w:rPr>
                <w:b w:val="0"/>
              </w:rPr>
            </w:rPrChange>
          </w:rPr>
          <w:t>isopentane</w:t>
        </w:r>
      </w:ins>
      <w:proofErr w:type="spellEnd"/>
      <w:ins w:id="212" w:author="Erin Stephenson" w:date="2019-03-08T16:25:00Z">
        <w:r>
          <w:rPr>
            <w:b w:val="0"/>
            <w:sz w:val="24"/>
            <w:szCs w:val="24"/>
          </w:rPr>
          <w:t>, mounted in OTC</w:t>
        </w:r>
      </w:ins>
      <w:ins w:id="213" w:author="Erin Stephenson" w:date="2019-03-08T16:23:00Z">
        <w:r w:rsidRPr="00A11350">
          <w:rPr>
            <w:b w:val="0"/>
            <w:sz w:val="24"/>
            <w:szCs w:val="24"/>
            <w:rPrChange w:id="214" w:author="Erin Stephenson" w:date="2019-03-08T16:25:00Z">
              <w:rPr>
                <w:b w:val="0"/>
              </w:rPr>
            </w:rPrChange>
          </w:rPr>
          <w:t xml:space="preserve"> and sectioned </w:t>
        </w:r>
      </w:ins>
      <w:ins w:id="215" w:author="Erin Stephenson" w:date="2019-03-08T16:24:00Z">
        <w:r w:rsidRPr="00A11350">
          <w:rPr>
            <w:b w:val="0"/>
            <w:sz w:val="24"/>
            <w:szCs w:val="24"/>
          </w:rPr>
          <w:t xml:space="preserve">using </w:t>
        </w:r>
        <w:r w:rsidRPr="00A11350">
          <w:rPr>
            <w:b w:val="0"/>
            <w:sz w:val="24"/>
            <w:szCs w:val="24"/>
            <w:rPrChange w:id="216" w:author="Erin Stephenson" w:date="2019-03-08T16:25:00Z">
              <w:rPr>
                <w:b w:val="0"/>
              </w:rPr>
            </w:rPrChange>
          </w:rPr>
          <w:t xml:space="preserve">a cryostat </w:t>
        </w:r>
      </w:ins>
      <w:ins w:id="217" w:author="Erin Stephenson" w:date="2019-03-08T16:23:00Z">
        <w:r w:rsidRPr="00A11350">
          <w:rPr>
            <w:b w:val="0"/>
            <w:sz w:val="24"/>
            <w:szCs w:val="24"/>
            <w:rPrChange w:id="218" w:author="Erin Stephenson" w:date="2019-03-08T16:25:00Z">
              <w:rPr>
                <w:b w:val="0"/>
              </w:rPr>
            </w:rPrChange>
          </w:rPr>
          <w:t>to 10</w:t>
        </w:r>
      </w:ins>
      <w:ins w:id="219" w:author="Erin Stephenson" w:date="2019-03-08T16:25:00Z">
        <w:r>
          <w:rPr>
            <w:b w:val="0"/>
            <w:sz w:val="24"/>
            <w:szCs w:val="24"/>
          </w:rPr>
          <w:t xml:space="preserve"> </w:t>
        </w:r>
      </w:ins>
      <w:ins w:id="220" w:author="Erin Stephenson" w:date="2019-03-08T16:24:00Z">
        <w:r w:rsidRPr="00A11350">
          <w:rPr>
            <w:rFonts w:ascii="Garamond" w:hAnsi="Garamond"/>
            <w:b w:val="0"/>
            <w:sz w:val="24"/>
            <w:szCs w:val="24"/>
            <w:rPrChange w:id="221" w:author="Erin Stephenson" w:date="2019-03-08T16:25:00Z">
              <w:rPr>
                <w:rFonts w:ascii="Garamond" w:hAnsi="Garamond"/>
                <w:b w:val="0"/>
              </w:rPr>
            </w:rPrChange>
          </w:rPr>
          <w:t>µ</w:t>
        </w:r>
        <w:r w:rsidRPr="00A11350">
          <w:rPr>
            <w:b w:val="0"/>
            <w:sz w:val="24"/>
            <w:szCs w:val="24"/>
            <w:rPrChange w:id="222" w:author="Erin Stephenson" w:date="2019-03-08T16:25:00Z">
              <w:rPr>
                <w:b w:val="0"/>
              </w:rPr>
            </w:rPrChange>
          </w:rPr>
          <w:t>m thickness</w:t>
        </w:r>
      </w:ins>
      <w:ins w:id="223" w:author="Erin Stephenson" w:date="2019-03-08T16:25:00Z">
        <w:r>
          <w:rPr>
            <w:b w:val="0"/>
            <w:sz w:val="24"/>
            <w:szCs w:val="24"/>
          </w:rPr>
          <w:t xml:space="preserve">. </w:t>
        </w:r>
      </w:ins>
      <w:ins w:id="224" w:author="Erin Stephenson" w:date="2019-03-08T16:27:00Z">
        <w:r w:rsidR="000A3D43">
          <w:rPr>
            <w:b w:val="0"/>
            <w:sz w:val="24"/>
            <w:szCs w:val="24"/>
          </w:rPr>
          <w:t xml:space="preserve">Frozen sections were incubated </w:t>
        </w:r>
      </w:ins>
      <w:ins w:id="225" w:author="Erin Stephenson" w:date="2019-03-08T16:44:00Z">
        <w:r w:rsidR="00105481">
          <w:rPr>
            <w:b w:val="0"/>
            <w:sz w:val="24"/>
            <w:szCs w:val="24"/>
          </w:rPr>
          <w:t>at 37</w:t>
        </w:r>
        <w:r w:rsidR="00105481">
          <w:rPr>
            <w:rFonts w:ascii="Garamond" w:hAnsi="Garamond"/>
            <w:b w:val="0"/>
            <w:sz w:val="24"/>
            <w:szCs w:val="24"/>
          </w:rPr>
          <w:t>°</w:t>
        </w:r>
        <w:r w:rsidR="00105481">
          <w:rPr>
            <w:b w:val="0"/>
            <w:sz w:val="24"/>
            <w:szCs w:val="24"/>
          </w:rPr>
          <w:t xml:space="preserve">C </w:t>
        </w:r>
      </w:ins>
      <w:ins w:id="226" w:author="Erin Stephenson" w:date="2019-03-08T16:29:00Z">
        <w:r w:rsidR="000A3D43">
          <w:rPr>
            <w:b w:val="0"/>
            <w:sz w:val="24"/>
            <w:szCs w:val="24"/>
          </w:rPr>
          <w:t xml:space="preserve">for 30 min </w:t>
        </w:r>
      </w:ins>
      <w:ins w:id="227" w:author="Erin Stephenson" w:date="2019-03-08T16:27:00Z">
        <w:r w:rsidR="000A3D43">
          <w:rPr>
            <w:b w:val="0"/>
            <w:sz w:val="24"/>
            <w:szCs w:val="24"/>
          </w:rPr>
          <w:t xml:space="preserve">in </w:t>
        </w:r>
      </w:ins>
      <w:ins w:id="228" w:author="Erin Stephenson" w:date="2019-03-08T16:44:00Z">
        <w:r w:rsidR="00105481">
          <w:rPr>
            <w:b w:val="0"/>
            <w:sz w:val="24"/>
            <w:szCs w:val="24"/>
          </w:rPr>
          <w:t xml:space="preserve">pre-warmed </w:t>
        </w:r>
      </w:ins>
      <w:ins w:id="229" w:author="Erin Stephenson" w:date="2019-03-11T13:32:00Z">
        <w:r w:rsidR="002A27DB">
          <w:rPr>
            <w:b w:val="0"/>
            <w:sz w:val="24"/>
            <w:szCs w:val="24"/>
          </w:rPr>
          <w:t xml:space="preserve">200 </w:t>
        </w:r>
        <w:proofErr w:type="spellStart"/>
        <w:r w:rsidR="002A27DB">
          <w:rPr>
            <w:b w:val="0"/>
            <w:sz w:val="24"/>
            <w:szCs w:val="24"/>
          </w:rPr>
          <w:t>mM</w:t>
        </w:r>
        <w:proofErr w:type="spellEnd"/>
        <w:r w:rsidR="002A27DB">
          <w:rPr>
            <w:b w:val="0"/>
            <w:sz w:val="24"/>
            <w:szCs w:val="24"/>
          </w:rPr>
          <w:t xml:space="preserve"> </w:t>
        </w:r>
      </w:ins>
      <w:proofErr w:type="spellStart"/>
      <w:ins w:id="230" w:author="Erin Stephenson" w:date="2019-03-08T16:27:00Z">
        <w:r w:rsidR="002A27DB">
          <w:rPr>
            <w:b w:val="0"/>
            <w:sz w:val="24"/>
            <w:szCs w:val="24"/>
          </w:rPr>
          <w:t>Tris</w:t>
        </w:r>
        <w:proofErr w:type="spellEnd"/>
        <w:r w:rsidR="002A27DB">
          <w:rPr>
            <w:b w:val="0"/>
            <w:sz w:val="24"/>
            <w:szCs w:val="24"/>
          </w:rPr>
          <w:t xml:space="preserve"> buffer</w:t>
        </w:r>
      </w:ins>
      <w:ins w:id="231" w:author="Erin Stephenson" w:date="2019-03-08T16:33:00Z">
        <w:r w:rsidR="000D52B5">
          <w:rPr>
            <w:b w:val="0"/>
            <w:sz w:val="24"/>
            <w:szCs w:val="24"/>
          </w:rPr>
          <w:t xml:space="preserve"> pH7.4, </w:t>
        </w:r>
      </w:ins>
      <w:ins w:id="232" w:author="Erin Stephenson" w:date="2019-03-08T16:27:00Z">
        <w:r w:rsidR="000A3D43">
          <w:rPr>
            <w:b w:val="0"/>
            <w:sz w:val="24"/>
            <w:szCs w:val="24"/>
          </w:rPr>
          <w:t xml:space="preserve">containing </w:t>
        </w:r>
      </w:ins>
      <w:ins w:id="233" w:author="Erin Stephenson" w:date="2019-03-11T13:32:00Z">
        <w:r w:rsidR="002A27DB">
          <w:rPr>
            <w:b w:val="0"/>
            <w:sz w:val="24"/>
            <w:szCs w:val="24"/>
          </w:rPr>
          <w:t xml:space="preserve">245 </w:t>
        </w:r>
        <w:r w:rsidR="002A27DB">
          <w:rPr>
            <w:rFonts w:ascii="Garamond" w:hAnsi="Garamond"/>
            <w:b w:val="0"/>
            <w:sz w:val="24"/>
            <w:szCs w:val="24"/>
          </w:rPr>
          <w:t>µ</w:t>
        </w:r>
        <w:r w:rsidR="002A27DB">
          <w:rPr>
            <w:b w:val="0"/>
            <w:sz w:val="24"/>
            <w:szCs w:val="24"/>
          </w:rPr>
          <w:t xml:space="preserve">M </w:t>
        </w:r>
      </w:ins>
      <w:ins w:id="234" w:author="Erin Stephenson" w:date="2019-03-08T16:27:00Z">
        <w:r w:rsidR="000A3D43">
          <w:rPr>
            <w:b w:val="0"/>
            <w:sz w:val="24"/>
            <w:szCs w:val="24"/>
          </w:rPr>
          <w:t>nitro</w:t>
        </w:r>
      </w:ins>
      <w:ins w:id="235" w:author="Erin Stephenson" w:date="2019-03-08T16:35:00Z">
        <w:r w:rsidR="002B47DD">
          <w:rPr>
            <w:b w:val="0"/>
            <w:sz w:val="24"/>
            <w:szCs w:val="24"/>
          </w:rPr>
          <w:t xml:space="preserve"> </w:t>
        </w:r>
      </w:ins>
      <w:ins w:id="236" w:author="Erin Stephenson" w:date="2019-03-08T16:27:00Z">
        <w:r w:rsidR="000A3D43">
          <w:rPr>
            <w:b w:val="0"/>
            <w:sz w:val="24"/>
            <w:szCs w:val="24"/>
          </w:rPr>
          <w:t xml:space="preserve">blue </w:t>
        </w:r>
      </w:ins>
      <w:ins w:id="237" w:author="Erin Stephenson" w:date="2019-03-08T16:35:00Z">
        <w:r w:rsidR="002B47DD">
          <w:rPr>
            <w:b w:val="0"/>
            <w:sz w:val="24"/>
            <w:szCs w:val="24"/>
          </w:rPr>
          <w:t xml:space="preserve">tetrazolium </w:t>
        </w:r>
      </w:ins>
      <w:ins w:id="238" w:author="Erin Stephenson" w:date="2019-03-08T16:27:00Z">
        <w:r w:rsidR="000A3D43">
          <w:rPr>
            <w:b w:val="0"/>
            <w:sz w:val="24"/>
            <w:szCs w:val="24"/>
          </w:rPr>
          <w:t xml:space="preserve">and </w:t>
        </w:r>
      </w:ins>
      <w:ins w:id="239" w:author="Erin Stephenson" w:date="2019-03-11T13:32:00Z">
        <w:r w:rsidR="002A27DB">
          <w:rPr>
            <w:b w:val="0"/>
            <w:sz w:val="24"/>
            <w:szCs w:val="24"/>
          </w:rPr>
          <w:t xml:space="preserve">1.13 </w:t>
        </w:r>
        <w:proofErr w:type="spellStart"/>
        <w:r w:rsidR="002A27DB">
          <w:rPr>
            <w:b w:val="0"/>
            <w:sz w:val="24"/>
            <w:szCs w:val="24"/>
          </w:rPr>
          <w:t>mM</w:t>
        </w:r>
        <w:proofErr w:type="spellEnd"/>
        <w:r w:rsidR="002A27DB">
          <w:rPr>
            <w:b w:val="0"/>
            <w:sz w:val="24"/>
            <w:szCs w:val="24"/>
          </w:rPr>
          <w:t xml:space="preserve"> </w:t>
        </w:r>
      </w:ins>
      <w:ins w:id="240" w:author="Erin Stephenson" w:date="2019-03-08T16:27:00Z">
        <w:r w:rsidR="002A27DB">
          <w:rPr>
            <w:b w:val="0"/>
            <w:sz w:val="24"/>
            <w:szCs w:val="24"/>
          </w:rPr>
          <w:t>NADH</w:t>
        </w:r>
      </w:ins>
      <w:ins w:id="241" w:author="Erin Stephenson" w:date="2019-03-08T16:29:00Z">
        <w:r w:rsidR="000A3D43">
          <w:rPr>
            <w:b w:val="0"/>
            <w:sz w:val="24"/>
            <w:szCs w:val="24"/>
          </w:rPr>
          <w:t>.</w:t>
        </w:r>
      </w:ins>
      <w:ins w:id="242" w:author="Erin Stephenson" w:date="2019-03-08T16:44:00Z">
        <w:r w:rsidR="00105481">
          <w:rPr>
            <w:b w:val="0"/>
            <w:sz w:val="24"/>
            <w:szCs w:val="24"/>
          </w:rPr>
          <w:t xml:space="preserve"> </w:t>
        </w:r>
      </w:ins>
      <w:ins w:id="243" w:author="Erin Stephenson" w:date="2019-03-08T16:46:00Z">
        <w:r w:rsidR="00B508DD">
          <w:rPr>
            <w:b w:val="0"/>
            <w:sz w:val="24"/>
            <w:szCs w:val="24"/>
          </w:rPr>
          <w:t>Sections were rinsed in water, dehydrated</w:t>
        </w:r>
      </w:ins>
      <w:ins w:id="244" w:author="Erin Stephenson" w:date="2019-03-08T16:57:00Z">
        <w:r w:rsidR="00D57C8E">
          <w:rPr>
            <w:b w:val="0"/>
            <w:sz w:val="24"/>
            <w:szCs w:val="24"/>
          </w:rPr>
          <w:t>,</w:t>
        </w:r>
      </w:ins>
      <w:ins w:id="245" w:author="Erin Stephenson" w:date="2019-03-08T16:46:00Z">
        <w:r w:rsidR="00B508DD">
          <w:rPr>
            <w:b w:val="0"/>
            <w:sz w:val="24"/>
            <w:szCs w:val="24"/>
          </w:rPr>
          <w:t xml:space="preserve"> and mounted under coverslips. S</w:t>
        </w:r>
      </w:ins>
      <w:ins w:id="246" w:author="Erin Stephenson" w:date="2019-03-08T16:45:00Z">
        <w:r w:rsidR="00EF2394">
          <w:rPr>
            <w:b w:val="0"/>
            <w:sz w:val="24"/>
            <w:szCs w:val="24"/>
          </w:rPr>
          <w:t>taining was visualized</w:t>
        </w:r>
      </w:ins>
      <w:ins w:id="247" w:author="Erin Stephenson" w:date="2019-03-08T16:44:00Z">
        <w:r w:rsidR="00EF2394">
          <w:rPr>
            <w:b w:val="0"/>
            <w:sz w:val="24"/>
            <w:szCs w:val="24"/>
          </w:rPr>
          <w:t xml:space="preserve"> </w:t>
        </w:r>
      </w:ins>
      <w:ins w:id="248" w:author="Erin Stephenson" w:date="2019-03-08T16:47:00Z">
        <w:r w:rsidR="0024205C">
          <w:rPr>
            <w:b w:val="0"/>
            <w:sz w:val="24"/>
            <w:szCs w:val="24"/>
          </w:rPr>
          <w:t xml:space="preserve">and photographed </w:t>
        </w:r>
      </w:ins>
      <w:ins w:id="249" w:author="Erin Stephenson" w:date="2019-03-08T16:45:00Z">
        <w:r w:rsidR="0024205C">
          <w:rPr>
            <w:b w:val="0"/>
            <w:sz w:val="24"/>
            <w:szCs w:val="24"/>
          </w:rPr>
          <w:t xml:space="preserve">using </w:t>
        </w:r>
      </w:ins>
      <w:ins w:id="250" w:author="Erin Stephenson" w:date="2019-03-08T16:53:00Z">
        <w:r w:rsidR="00C17855">
          <w:rPr>
            <w:b w:val="0"/>
            <w:sz w:val="24"/>
            <w:szCs w:val="24"/>
          </w:rPr>
          <w:t xml:space="preserve">an </w:t>
        </w:r>
      </w:ins>
      <w:proofErr w:type="spellStart"/>
      <w:ins w:id="251" w:author="Erin Stephenson" w:date="2019-03-08T16:45:00Z">
        <w:r w:rsidR="0024205C">
          <w:rPr>
            <w:b w:val="0"/>
            <w:sz w:val="24"/>
            <w:szCs w:val="24"/>
          </w:rPr>
          <w:t>E</w:t>
        </w:r>
      </w:ins>
      <w:ins w:id="252" w:author="Erin Stephenson" w:date="2019-03-08T16:48:00Z">
        <w:r w:rsidR="0024205C">
          <w:rPr>
            <w:b w:val="0"/>
            <w:sz w:val="24"/>
            <w:szCs w:val="24"/>
          </w:rPr>
          <w:t>vos</w:t>
        </w:r>
      </w:ins>
      <w:proofErr w:type="spellEnd"/>
      <w:ins w:id="253" w:author="Erin Stephenson" w:date="2019-03-08T16:52:00Z">
        <w:r w:rsidR="00E511CC">
          <w:rPr>
            <w:b w:val="0"/>
            <w:sz w:val="24"/>
            <w:szCs w:val="24"/>
          </w:rPr>
          <w:t xml:space="preserve"> XL Core</w:t>
        </w:r>
      </w:ins>
      <w:ins w:id="254" w:author="Erin Stephenson" w:date="2019-03-08T16:53:00Z">
        <w:r w:rsidR="00C17855">
          <w:rPr>
            <w:b w:val="0"/>
            <w:sz w:val="24"/>
            <w:szCs w:val="24"/>
          </w:rPr>
          <w:t xml:space="preserve"> transmitted-light inverted imaging system (</w:t>
        </w:r>
      </w:ins>
      <w:proofErr w:type="spellStart"/>
      <w:ins w:id="255" w:author="Erin Stephenson" w:date="2019-03-08T16:55:00Z">
        <w:r w:rsidR="001C6BCC">
          <w:rPr>
            <w:b w:val="0"/>
            <w:sz w:val="24"/>
            <w:szCs w:val="24"/>
          </w:rPr>
          <w:t>Thermo</w:t>
        </w:r>
        <w:proofErr w:type="spellEnd"/>
        <w:r w:rsidR="001C6BCC">
          <w:rPr>
            <w:b w:val="0"/>
            <w:sz w:val="24"/>
            <w:szCs w:val="24"/>
          </w:rPr>
          <w:t xml:space="preserve"> Fisher Scientific, </w:t>
        </w:r>
      </w:ins>
      <w:ins w:id="256" w:author="Erin Stephenson" w:date="2019-03-08T16:56:00Z">
        <w:r w:rsidR="001C6BCC">
          <w:rPr>
            <w:b w:val="0"/>
            <w:sz w:val="24"/>
            <w:szCs w:val="24"/>
          </w:rPr>
          <w:t>Waltham, MA</w:t>
        </w:r>
      </w:ins>
      <w:ins w:id="257" w:author="Erin Stephenson" w:date="2019-03-08T16:48:00Z">
        <w:r w:rsidR="0024205C">
          <w:rPr>
            <w:b w:val="0"/>
            <w:sz w:val="24"/>
            <w:szCs w:val="24"/>
          </w:rPr>
          <w:t>)</w:t>
        </w:r>
      </w:ins>
      <w:ins w:id="258" w:author="Erin Stephenson" w:date="2019-03-08T16:55:00Z">
        <w:r w:rsidR="001C6BCC">
          <w:rPr>
            <w:b w:val="0"/>
            <w:sz w:val="24"/>
            <w:szCs w:val="24"/>
          </w:rPr>
          <w:t>.</w:t>
        </w:r>
      </w:ins>
    </w:p>
    <w:p w14:paraId="25428308" w14:textId="03A99F67" w:rsidR="00AE30D5" w:rsidRDefault="00AE30D5" w:rsidP="00AE30D5">
      <w:pPr>
        <w:pStyle w:val="Heading2"/>
      </w:pPr>
      <w:r>
        <w:t>Statistical Analyses</w:t>
      </w:r>
    </w:p>
    <w:p w14:paraId="08382C47" w14:textId="00374A03" w:rsidR="00396BD8" w:rsidRPr="00396BD8" w:rsidRDefault="00D52992" w:rsidP="00396BD8">
      <w:r>
        <w:t>All statistical ana</w:t>
      </w:r>
      <w:r w:rsidR="00AC53AD">
        <w:t>lyses were performed using the R</w:t>
      </w:r>
      <w:r>
        <w:t xml:space="preserve">, version 3.2.2 </w:t>
      </w:r>
      <w:r>
        <w:fldChar w:fldCharType="begin" w:fldLock="1"/>
      </w:r>
      <w:r w:rsidR="007151C0">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6]"},"properties":{"noteIndex":0},"schema":"https://github.com/citation-style-language/schema/raw/master/csl-citation.json"}</w:instrText>
      </w:r>
      <w:r>
        <w:fldChar w:fldCharType="separate"/>
      </w:r>
      <w:r w:rsidR="007151C0" w:rsidRPr="007151C0">
        <w:rPr>
          <w:noProof/>
        </w:rPr>
        <w:t>[47]</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151C0">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7]"},"properties":{"noteIndex":0},"schema":"https://github.com/citation-style-language/schema/raw/master/csl-citation.json"}</w:instrText>
      </w:r>
      <w:r>
        <w:fldChar w:fldCharType="separate"/>
      </w:r>
      <w:r w:rsidR="007151C0" w:rsidRPr="007151C0">
        <w:rPr>
          <w:noProof/>
        </w:rPr>
        <w:t>[48]</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7151C0">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8,49]"},"properties":{"noteIndex":0},"schema":"https://github.com/citation-style-language/schema/raw/master/csl-citation.json"}</w:instrText>
      </w:r>
      <w:r w:rsidR="004E21CF">
        <w:fldChar w:fldCharType="separate"/>
      </w:r>
      <w:r w:rsidR="007151C0" w:rsidRPr="007151C0">
        <w:rPr>
          <w:noProof/>
        </w:rPr>
        <w:t>[49,50]</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7151C0">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0]"},"properties":{"noteIndex":0},"schema":"https://github.com/citation-style-language/schema/raw/master/csl-citation.json"}</w:instrText>
      </w:r>
      <w:r w:rsidR="00D05FF7">
        <w:fldChar w:fldCharType="separate"/>
      </w:r>
      <w:r w:rsidR="007151C0" w:rsidRPr="007151C0">
        <w:rPr>
          <w:noProof/>
        </w:rPr>
        <w:t>[51]</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0"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lastRenderedPageBreak/>
        <w:t>Results</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3169082F"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w:t>
      </w:r>
      <w:ins w:id="259" w:author="Erin Stephenson" w:date="2019-03-11T13:52:00Z">
        <w:r w:rsidR="00515D25">
          <w:t xml:space="preserve">the total </w:t>
        </w:r>
      </w:ins>
      <w:commentRangeStart w:id="260"/>
      <w:r w:rsidR="00353984">
        <w:t>energy expenditure</w:t>
      </w:r>
      <w:commentRangeEnd w:id="260"/>
      <w:r w:rsidR="00E63919">
        <w:rPr>
          <w:rStyle w:val="CommentReference"/>
        </w:rPr>
        <w:commentReference w:id="260"/>
      </w:r>
      <w:r w:rsidR="00353984">
        <w:t xml:space="preserve"> </w:t>
      </w:r>
      <w:del w:id="261" w:author="Erin Stephenson" w:date="2019-03-08T17:40:00Z">
        <w:r w:rsidR="00353984" w:rsidDel="00357C70">
          <w:delText>in single-housed mice</w:delText>
        </w:r>
      </w:del>
      <w:ins w:id="262" w:author="Erin Stephenson" w:date="2019-03-08T17:40:00Z">
        <w:r w:rsidR="00357C70">
          <w:t xml:space="preserve">of </w:t>
        </w:r>
      </w:ins>
      <w:commentRangeStart w:id="263"/>
      <w:ins w:id="264" w:author="Erin Stephenson" w:date="2019-03-11T14:00:00Z">
        <w:r w:rsidR="00E63919">
          <w:t xml:space="preserve">C57BL6/J </w:t>
        </w:r>
      </w:ins>
      <w:ins w:id="265" w:author="Erin Stephenson" w:date="2019-03-08T17:40:00Z">
        <w:r w:rsidR="00357C70">
          <w:t>mice</w:t>
        </w:r>
      </w:ins>
      <w:commentRangeEnd w:id="263"/>
      <w:ins w:id="266" w:author="Erin Stephenson" w:date="2019-03-11T14:00:00Z">
        <w:r w:rsidR="001C3ACF">
          <w:rPr>
            <w:rStyle w:val="CommentReference"/>
          </w:rPr>
          <w:commentReference w:id="263"/>
        </w:r>
      </w:ins>
      <w:ins w:id="267" w:author="Erin Stephenson" w:date="2019-03-08T17:40:00Z">
        <w:r w:rsidR="00357C70">
          <w:t xml:space="preserve"> </w:t>
        </w:r>
      </w:ins>
      <w:del w:id="268" w:author="Erin Stephenson" w:date="2019-03-08T17:40:00Z">
        <w:r w:rsidR="00353984" w:rsidDel="00357C70">
          <w:delText xml:space="preserve"> </w:delText>
        </w:r>
      </w:del>
      <w:r w:rsidR="00353984">
        <w:t xml:space="preserve">during </w:t>
      </w:r>
      <w:del w:id="269" w:author="Erin Stephenson" w:date="2019-03-08T17:39:00Z">
        <w:r w:rsidR="00353984" w:rsidDel="00357C70">
          <w:delText xml:space="preserve">this </w:delText>
        </w:r>
      </w:del>
      <w:ins w:id="270" w:author="Erin Stephenson" w:date="2019-03-08T17:39:00Z">
        <w:r w:rsidR="00357C70">
          <w:t xml:space="preserve">a </w:t>
        </w:r>
      </w:ins>
      <w:r w:rsidR="00353984">
        <w:t xml:space="preserve">dietary </w:t>
      </w:r>
      <w:r w:rsidR="0087648E">
        <w:t>shift</w:t>
      </w:r>
      <w:ins w:id="271" w:author="Erin Stephenson" w:date="2019-03-08T17:39:00Z">
        <w:r w:rsidR="00711C00">
          <w:t xml:space="preserve"> between </w:t>
        </w:r>
        <w:r w:rsidR="00357C70">
          <w:t>low fat and high fat diets</w:t>
        </w:r>
      </w:ins>
      <w:ins w:id="272" w:author="Erin Stephenson" w:date="2019-03-11T13:51:00Z">
        <w:r w:rsidR="007A62B1">
          <w:t xml:space="preserve"> in the presence or absence of the specific </w:t>
        </w:r>
        <w:proofErr w:type="spellStart"/>
        <w:r w:rsidR="007A62B1">
          <w:t>mTOR</w:t>
        </w:r>
        <w:proofErr w:type="spellEnd"/>
        <w:r w:rsidR="007A62B1">
          <w:t xml:space="preserve"> inhibitor rapamycin</w:t>
        </w:r>
      </w:ins>
      <w:r w:rsidR="0087648E">
        <w:t xml:space="preserve">.  As </w:t>
      </w:r>
      <w:del w:id="273" w:author="Erin Stephenson" w:date="2019-03-08T17:46:00Z">
        <w:r w:rsidR="0087648E" w:rsidDel="002E6520">
          <w:delText xml:space="preserve">described </w:delText>
        </w:r>
      </w:del>
      <w:ins w:id="274" w:author="Erin Stephenson" w:date="2019-03-08T17:46:00Z">
        <w:r w:rsidR="002E6520">
          <w:t xml:space="preserve">depicted </w:t>
        </w:r>
      </w:ins>
      <w:r w:rsidR="0087648E">
        <w:t>in Figure 1</w:t>
      </w:r>
      <w:r w:rsidR="00353984">
        <w:t xml:space="preserve">A, </w:t>
      </w:r>
      <w:del w:id="275" w:author="Erin Stephenson" w:date="2019-03-11T13:36:00Z">
        <w:r w:rsidR="00353984" w:rsidDel="00772CDD">
          <w:delText>animals</w:delText>
        </w:r>
        <w:r w:rsidR="00395526" w:rsidDel="00772CDD">
          <w:delText xml:space="preserve"> </w:delText>
        </w:r>
      </w:del>
      <w:del w:id="276" w:author="Erin Stephenson" w:date="2019-03-08T17:46:00Z">
        <w:r w:rsidR="00395526" w:rsidDel="002E6520">
          <w:delText xml:space="preserve">were </w:delText>
        </w:r>
      </w:del>
      <w:del w:id="277" w:author="Erin Stephenson" w:date="2019-03-08T17:40:00Z">
        <w:r w:rsidR="00395526" w:rsidDel="00357C70">
          <w:delText xml:space="preserve">single </w:delText>
        </w:r>
      </w:del>
      <w:ins w:id="278" w:author="Erin Stephenson" w:date="2019-03-08T17:40:00Z">
        <w:r w:rsidR="00357C70">
          <w:t xml:space="preserve">individually </w:t>
        </w:r>
      </w:ins>
      <w:r w:rsidR="00395526">
        <w:t xml:space="preserve">housed </w:t>
      </w:r>
      <w:ins w:id="279" w:author="Erin Stephenson" w:date="2019-03-08T17:46:00Z">
        <w:r w:rsidR="002E6520">
          <w:t>animals were</w:t>
        </w:r>
      </w:ins>
      <w:del w:id="280" w:author="Erin Stephenson" w:date="2019-03-08T17:46:00Z">
        <w:r w:rsidR="00395526" w:rsidDel="002E6520">
          <w:delText>and</w:delText>
        </w:r>
      </w:del>
      <w:r w:rsidR="00395526">
        <w:t xml:space="preserve"> vehicle-</w:t>
      </w:r>
      <w:r w:rsidR="00353984">
        <w:t xml:space="preserve">injected </w:t>
      </w:r>
      <w:r w:rsidR="00395526">
        <w:t xml:space="preserve">daily </w:t>
      </w:r>
      <w:r w:rsidR="00353984">
        <w:t xml:space="preserve">for </w:t>
      </w:r>
      <w:del w:id="281" w:author="Erin Stephenson" w:date="2019-03-08T17:42:00Z">
        <w:r w:rsidR="00353984" w:rsidDel="00711C00">
          <w:delText xml:space="preserve">3 </w:delText>
        </w:r>
      </w:del>
      <w:ins w:id="282" w:author="Erin Stephenson" w:date="2019-03-08T17:42:00Z">
        <w:r w:rsidR="002E6520">
          <w:t xml:space="preserve">four </w:t>
        </w:r>
      </w:ins>
      <w:r w:rsidR="00353984">
        <w:t>days</w:t>
      </w:r>
      <w:ins w:id="283" w:author="Erin Stephenson" w:date="2019-03-08T17:46:00Z">
        <w:r w:rsidR="002E6520">
          <w:t>, followed by three days of either vehicle or rapamycin injection</w:t>
        </w:r>
      </w:ins>
      <w:del w:id="284" w:author="Erin Stephenson" w:date="2019-03-08T17:46:00Z">
        <w:r w:rsidR="00353984" w:rsidDel="002E6520">
          <w:delText xml:space="preserve"> to</w:delText>
        </w:r>
      </w:del>
      <w:del w:id="285" w:author="Erin Stephenson" w:date="2019-03-08T17:47:00Z">
        <w:r w:rsidR="00353984" w:rsidDel="002E6520">
          <w:delText xml:space="preserve"> </w:delText>
        </w:r>
      </w:del>
      <w:del w:id="286" w:author="Erin Stephenson" w:date="2019-03-08T17:42:00Z">
        <w:r w:rsidR="00353984" w:rsidDel="00711C00">
          <w:delText xml:space="preserve">acclimatize </w:delText>
        </w:r>
      </w:del>
      <w:del w:id="287" w:author="Erin Stephenson" w:date="2019-03-08T17:46:00Z">
        <w:r w:rsidR="00353984" w:rsidDel="002E6520">
          <w:delText>the animals</w:delText>
        </w:r>
      </w:del>
      <w:r w:rsidR="00353984">
        <w:t xml:space="preserve">.  </w:t>
      </w:r>
      <w:del w:id="288" w:author="Erin Stephenson" w:date="2019-03-08T17:43:00Z">
        <w:r w:rsidR="00353984" w:rsidDel="00007596">
          <w:delText xml:space="preserve">They </w:delText>
        </w:r>
      </w:del>
      <w:del w:id="289" w:author="Erin Stephenson" w:date="2019-03-08T17:47:00Z">
        <w:r w:rsidR="00353984" w:rsidDel="002E6520">
          <w:delText xml:space="preserve">were then placed in metabolic monitoring cages for 2 days, then were randomized into vehicle or rapamycin </w:delText>
        </w:r>
        <w:r w:rsidR="00395526" w:rsidDel="002E6520">
          <w:delText xml:space="preserve">injected groups.  </w:delText>
        </w:r>
      </w:del>
      <w:r w:rsidR="00395526">
        <w:t xml:space="preserve">After </w:t>
      </w:r>
      <w:ins w:id="290" w:author="Erin Stephenson" w:date="2019-03-11T13:51:00Z">
        <w:r w:rsidR="007A62B1">
          <w:t>three</w:t>
        </w:r>
      </w:ins>
      <w:del w:id="291" w:author="Erin Stephenson" w:date="2019-03-11T13:51:00Z">
        <w:r w:rsidR="00395526" w:rsidDel="007A62B1">
          <w:delText>2</w:delText>
        </w:r>
      </w:del>
      <w:r w:rsidR="00395526">
        <w:t xml:space="preserve"> days of </w:t>
      </w:r>
      <w:del w:id="292" w:author="Erin Stephenson" w:date="2019-03-11T13:51:00Z">
        <w:r w:rsidR="00395526" w:rsidDel="007A62B1">
          <w:delText>these injections</w:delText>
        </w:r>
      </w:del>
      <w:ins w:id="293" w:author="Erin Stephenson" w:date="2019-03-11T13:51:00Z">
        <w:r w:rsidR="007A62B1">
          <w:t>treatment</w:t>
        </w:r>
      </w:ins>
      <w:r w:rsidR="00395526">
        <w:t>, all animals were moved from normal chow diets to a high fat diet</w:t>
      </w:r>
      <w:r w:rsidR="0017194A">
        <w:t xml:space="preserve"> (</w:t>
      </w:r>
      <w:commentRangeStart w:id="294"/>
      <w:r w:rsidR="0017194A">
        <w:t>HFD</w:t>
      </w:r>
      <w:commentRangeEnd w:id="294"/>
      <w:r w:rsidR="00515D25">
        <w:rPr>
          <w:rStyle w:val="CommentReference"/>
        </w:rPr>
        <w:commentReference w:id="294"/>
      </w:r>
      <w:r w:rsidR="0017194A">
        <w:t>)</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w:t>
      </w:r>
      <w:commentRangeStart w:id="295"/>
      <w:del w:id="296" w:author="Erin Stephenson" w:date="2019-03-11T13:54:00Z">
        <w:r w:rsidR="00395526" w:rsidDel="007364FD">
          <w:delText>energy expenditure</w:delText>
        </w:r>
      </w:del>
      <w:ins w:id="297" w:author="Erin Stephenson" w:date="2019-03-11T13:54:00Z">
        <w:r w:rsidR="007364FD">
          <w:t>VO2</w:t>
        </w:r>
        <w:commentRangeEnd w:id="295"/>
        <w:r w:rsidR="007364FD">
          <w:rPr>
            <w:rStyle w:val="CommentReference"/>
          </w:rPr>
          <w:commentReference w:id="295"/>
        </w:r>
      </w:ins>
      <w:r w:rsidR="00395526">
        <w:t xml:space="preserve"> in the vehicle</w:t>
      </w:r>
      <w:r w:rsidR="00502BBA">
        <w:t xml:space="preserve"> injected</w:t>
      </w:r>
      <w:r w:rsidR="00395526">
        <w:t xml:space="preserve"> </w:t>
      </w:r>
      <w:r w:rsidR="00D92193">
        <w:t>in the dark phase and a 6.8% increase in the light phase</w:t>
      </w:r>
      <w:r w:rsidR="00395526">
        <w:t xml:space="preserve">.  </w:t>
      </w:r>
      <w:del w:id="298" w:author="Erin Stephenson" w:date="2019-03-11T13:55:00Z">
        <w:r w:rsidR="00D92193" w:rsidDel="00D05C69">
          <w:delText>For the animals injected with rapamycin, there was no increase</w:delText>
        </w:r>
      </w:del>
      <w:ins w:id="299" w:author="Erin Stephenson" w:date="2019-03-11T13:55:00Z">
        <w:r w:rsidR="00D05C69">
          <w:t>Rapamycin injection suppressed the HFD-induced increase</w:t>
        </w:r>
      </w:ins>
      <w:r w:rsidR="00DD3A40">
        <w:t xml:space="preserve"> in </w:t>
      </w:r>
      <w:del w:id="300" w:author="Erin Stephenson" w:date="2019-03-11T13:56:00Z">
        <w:r w:rsidR="00DD3A40" w:rsidDel="00D05C69">
          <w:delText>energy expenditure</w:delText>
        </w:r>
      </w:del>
      <w:ins w:id="301" w:author="Erin Stephenson" w:date="2019-03-11T13:56:00Z">
        <w:r w:rsidR="00D05C69">
          <w:t>VO2</w:t>
        </w:r>
      </w:ins>
      <w:del w:id="302" w:author="Erin Stephenson" w:date="2019-03-11T13:56:00Z">
        <w:r w:rsidR="00D92193" w:rsidDel="00D05C69">
          <w:delText xml:space="preserve"> </w:delText>
        </w:r>
        <w:r w:rsidR="00697482" w:rsidDel="00D05C69">
          <w:delText>within</w:delText>
        </w:r>
        <w:r w:rsidR="00DD3A40" w:rsidDel="00D05C69">
          <w:delText xml:space="preserve"> the HFD phase, when</w:delText>
        </w:r>
      </w:del>
      <w:r w:rsidR="00DD3A40">
        <w:t xml:space="preserve"> compared to vehicle treated mice (p=1.24 x 10</w:t>
      </w:r>
      <w:r w:rsidR="00DD3A40">
        <w:rPr>
          <w:vertAlign w:val="superscript"/>
        </w:rPr>
        <w:t>-5</w:t>
      </w:r>
      <w:r w:rsidR="00DD3A40">
        <w:t>)</w:t>
      </w:r>
      <w:ins w:id="303" w:author="Erin Stephenson" w:date="2019-03-11T13:57:00Z">
        <w:r w:rsidR="0010266D">
          <w:t>, and t</w:t>
        </w:r>
      </w:ins>
      <w:del w:id="304" w:author="Erin Stephenson" w:date="2019-03-11T13:57:00Z">
        <w:r w:rsidR="00DD3A40" w:rsidDel="0010266D">
          <w:delText>.  T</w:delText>
        </w:r>
      </w:del>
      <w:r w:rsidR="00DD3A40">
        <w:t xml:space="preserve">hese effects </w:t>
      </w:r>
      <w:del w:id="305" w:author="Erin Stephenson" w:date="2019-03-11T13:57:00Z">
        <w:r w:rsidR="00DD3A40" w:rsidDel="0010266D">
          <w:delText>on energy expenditure</w:delText>
        </w:r>
        <w:r w:rsidR="00395526" w:rsidDel="0010266D">
          <w:delText xml:space="preserve"> </w:delText>
        </w:r>
      </w:del>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w:t>
      </w:r>
      <w:commentRangeStart w:id="306"/>
      <w:r w:rsidR="0017194A">
        <w:t>energy expenditure</w:t>
      </w:r>
      <w:commentRangeEnd w:id="306"/>
      <w:r w:rsidR="007D34F5">
        <w:rPr>
          <w:rStyle w:val="CommentReference"/>
        </w:rPr>
        <w:commentReference w:id="306"/>
      </w:r>
      <w:r w:rsidR="0017194A">
        <w:t xml:space="preserve"> </w:t>
      </w:r>
      <w:ins w:id="307" w:author="Erin Stephenson" w:date="2019-03-11T13:57:00Z">
        <w:r w:rsidR="0010266D">
          <w:t xml:space="preserve">observed </w:t>
        </w:r>
      </w:ins>
      <w:r w:rsidR="0017194A">
        <w:t>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56C91861" w14:textId="77777777" w:rsidR="00A472DC" w:rsidRDefault="0087648E" w:rsidP="00D04DA3">
      <w:pPr>
        <w:rPr>
          <w:ins w:id="308" w:author="Erin Stephenson" w:date="2019-03-11T14:20:00Z"/>
        </w:rPr>
      </w:pPr>
      <w:r>
        <w:t xml:space="preserve">To test whether </w:t>
      </w:r>
      <w:ins w:id="309" w:author="Erin Stephenson" w:date="2019-03-11T14:06:00Z">
        <w:r w:rsidR="001E275B">
          <w:t xml:space="preserve">skeletal </w:t>
        </w:r>
      </w:ins>
      <w:r>
        <w:t xml:space="preserve">muscle mTORC1 activation </w:t>
      </w:r>
      <w:del w:id="310" w:author="Erin Stephenson" w:date="2019-03-11T14:06:00Z">
        <w:r w:rsidDel="001E275B">
          <w:delText>was sufficient</w:delText>
        </w:r>
      </w:del>
      <w:ins w:id="311" w:author="Erin Stephenson" w:date="2019-03-11T14:06:00Z">
        <w:r w:rsidR="001E275B">
          <w:t>would increase</w:t>
        </w:r>
      </w:ins>
      <w:r>
        <w:t xml:space="preserve"> </w:t>
      </w:r>
      <w:del w:id="312" w:author="Erin Stephenson" w:date="2019-03-11T14:06:00Z">
        <w:r w:rsidDel="001E275B">
          <w:delText xml:space="preserve">to affect adiposity and </w:delText>
        </w:r>
      </w:del>
      <w:r>
        <w:t>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w:t>
      </w:r>
      <w:del w:id="313" w:author="Erin Stephenson" w:date="2019-03-11T14:07:00Z">
        <w:r w:rsidDel="001E275B">
          <w:delText xml:space="preserve">a </w:delText>
        </w:r>
        <w:r w:rsidR="00DC6626" w:rsidDel="001E275B">
          <w:delText>an</w:delText>
        </w:r>
        <w:r w:rsidDel="001E275B">
          <w:delText xml:space="preserve"> </w:delText>
        </w:r>
      </w:del>
      <w:r>
        <w:t>elevat</w:t>
      </w:r>
      <w:del w:id="314" w:author="Erin Stephenson" w:date="2019-03-11T14:07:00Z">
        <w:r w:rsidDel="001E275B">
          <w:delText>ion in</w:delText>
        </w:r>
      </w:del>
      <w:ins w:id="315" w:author="Erin Stephenson" w:date="2019-03-11T14:07:00Z">
        <w:r w:rsidR="001E275B">
          <w:t>ed</w:t>
        </w:r>
      </w:ins>
      <w:r>
        <w:t xml:space="preserve"> energy expenditure in muscle specific </w:t>
      </w:r>
      <w:r>
        <w:rPr>
          <w:i/>
        </w:rPr>
        <w:t>Tsc1</w:t>
      </w:r>
      <w:r>
        <w:t xml:space="preserve"> knockout </w:t>
      </w:r>
      <w:del w:id="316" w:author="Erin Stephenson" w:date="2019-03-11T14:08:00Z">
        <w:r w:rsidDel="00BC442F">
          <w:delText xml:space="preserve">mouse </w:delText>
        </w:r>
      </w:del>
      <w:ins w:id="317" w:author="Erin Stephenson" w:date="2019-03-11T14:08:00Z">
        <w:r w:rsidR="00BC442F">
          <w:t xml:space="preserve">mice </w:t>
        </w:r>
      </w:ins>
      <w:r>
        <w:t>(Figure 1</w:t>
      </w:r>
      <w:r w:rsidR="007F73C7">
        <w:t>D</w:t>
      </w:r>
      <w:r w:rsidR="00DC6626">
        <w:t>, p&lt;1 x 10</w:t>
      </w:r>
      <w:r w:rsidR="00DC6626">
        <w:rPr>
          <w:vertAlign w:val="superscript"/>
        </w:rPr>
        <w:t>6</w:t>
      </w:r>
      <w:r>
        <w:t>)</w:t>
      </w:r>
      <w:ins w:id="318" w:author="Erin Stephenson" w:date="2019-03-11T14:09:00Z">
        <w:r w:rsidR="00C339F2">
          <w:t>, and t</w:t>
        </w:r>
      </w:ins>
      <w:del w:id="319" w:author="Erin Stephenson" w:date="2019-03-11T14:09:00Z">
        <w:r w:rsidR="00DC6626" w:rsidDel="00C339F2">
          <w:delText>.  T</w:delText>
        </w:r>
      </w:del>
      <w:r w:rsidR="00DC6626">
        <w:t>h</w:t>
      </w:r>
      <w:ins w:id="320" w:author="Erin Stephenson" w:date="2019-03-11T14:08:00Z">
        <w:r w:rsidR="00BC442F">
          <w:t xml:space="preserve">e magnitude </w:t>
        </w:r>
        <w:r w:rsidR="00741314">
          <w:t>of this</w:t>
        </w:r>
      </w:ins>
      <w:del w:id="321" w:author="Erin Stephenson" w:date="2019-03-11T14:08:00Z">
        <w:r w:rsidR="00DC6626" w:rsidDel="00BC442F">
          <w:delText>is</w:delText>
        </w:r>
      </w:del>
      <w:r w:rsidR="00DC6626">
        <w:t xml:space="preserve"> increase </w:t>
      </w:r>
      <w:del w:id="322" w:author="Erin Stephenson" w:date="2019-03-11T14:09:00Z">
        <w:r w:rsidR="00DC6626" w:rsidDel="00C339F2">
          <w:delText xml:space="preserve">in </w:delText>
        </w:r>
      </w:del>
      <w:del w:id="323" w:author="Erin Stephenson" w:date="2019-03-11T14:02:00Z">
        <w:r w:rsidR="00DC6626" w:rsidDel="001C3ACF">
          <w:delText xml:space="preserve">thermogenesis </w:delText>
        </w:r>
      </w:del>
      <w:r w:rsidR="00DC6626">
        <w:t xml:space="preserve">was </w:t>
      </w:r>
      <w:del w:id="324" w:author="Erin Stephenson" w:date="2019-03-11T14:08:00Z">
        <w:r w:rsidR="00DC6626" w:rsidDel="00BC442F">
          <w:delText>more apparent</w:delText>
        </w:r>
      </w:del>
      <w:ins w:id="325" w:author="Erin Stephenson" w:date="2019-03-11T14:08:00Z">
        <w:r w:rsidR="00BC442F">
          <w:t>greater</w:t>
        </w:r>
      </w:ins>
      <w:r w:rsidR="00DC6626">
        <w:t xml:space="preserve"> during the</w:t>
      </w:r>
      <w:del w:id="326" w:author="Erin Stephenson" w:date="2019-03-11T14:02:00Z">
        <w:r w:rsidR="00DC6626" w:rsidDel="001C3ACF">
          <w:delText xml:space="preserve"> active</w:delText>
        </w:r>
      </w:del>
      <w:r w:rsidR="00DC6626">
        <w:t xml:space="preserve"> dark phase (</w:t>
      </w:r>
      <w:ins w:id="327" w:author="Erin Stephenson" w:date="2019-03-11T14:03:00Z">
        <w:r w:rsidR="001C3ACF">
          <w:sym w:font="Wingdings 3" w:char="F023"/>
        </w:r>
      </w:ins>
      <w:r w:rsidR="00DC6626">
        <w:t xml:space="preserve">17% </w:t>
      </w:r>
      <w:del w:id="328" w:author="Erin Stephenson" w:date="2019-03-11T14:03:00Z">
        <w:r w:rsidR="00DC6626" w:rsidDel="001C3ACF">
          <w:delText xml:space="preserve">increased </w:delText>
        </w:r>
      </w:del>
      <w:r w:rsidR="00DC6626">
        <w:t xml:space="preserve">in males, </w:t>
      </w:r>
      <w:ins w:id="329" w:author="Erin Stephenson" w:date="2019-03-11T14:03:00Z">
        <w:r w:rsidR="001C3ACF">
          <w:sym w:font="Wingdings 3" w:char="F023"/>
        </w:r>
      </w:ins>
      <w:r w:rsidR="00DC6626">
        <w:t xml:space="preserve">7.5% </w:t>
      </w:r>
      <w:del w:id="330" w:author="Erin Stephenson" w:date="2019-03-11T14:03:00Z">
        <w:r w:rsidR="00DC6626" w:rsidDel="001C3ACF">
          <w:delText xml:space="preserve">increased </w:delText>
        </w:r>
      </w:del>
      <w:r w:rsidR="00DC6626">
        <w:t>in female</w:t>
      </w:r>
      <w:ins w:id="331" w:author="Erin Stephenson" w:date="2019-03-11T14:08:00Z">
        <w:r w:rsidR="00BC442F">
          <w:t>s</w:t>
        </w:r>
      </w:ins>
      <w:del w:id="332" w:author="Erin Stephenson" w:date="2019-03-11T14:08:00Z">
        <w:r w:rsidR="00DC6626" w:rsidDel="00BC442F">
          <w:delText xml:space="preserve"> knockout mice</w:delText>
        </w:r>
      </w:del>
      <w:r w:rsidR="00DC6626">
        <w:t>).</w:t>
      </w:r>
      <w:r>
        <w:t xml:space="preserve"> </w:t>
      </w:r>
      <w:r w:rsidR="00DC6626">
        <w:t xml:space="preserve"> </w:t>
      </w:r>
      <w:del w:id="333" w:author="Erin Stephenson" w:date="2019-03-11T14:10:00Z">
        <w:r w:rsidR="00DC6626" w:rsidDel="00B44CBD">
          <w:delText xml:space="preserve"> </w:delText>
        </w:r>
      </w:del>
      <w:r w:rsidR="00DC6626">
        <w:t xml:space="preserve">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ins w:id="334" w:author="Erin Stephenson" w:date="2019-03-11T14:10:00Z">
        <w:r w:rsidR="00B44CBD">
          <w:t xml:space="preserve">. </w:t>
        </w:r>
      </w:ins>
      <w:del w:id="335" w:author="Erin Stephenson" w:date="2019-03-11T14:10:00Z">
        <w:r w:rsidR="007F73C7" w:rsidDel="00B44CBD">
          <w:delText xml:space="preserve">. </w:delText>
        </w:r>
      </w:del>
      <w:r w:rsidR="007F73C7">
        <w:t xml:space="preserve"> </w:t>
      </w:r>
      <w:del w:id="336" w:author="Erin Stephenson" w:date="2019-03-11T14:11:00Z">
        <w:r w:rsidR="007F73C7" w:rsidDel="00B44CBD">
          <w:delText>In terms of the</w:delText>
        </w:r>
      </w:del>
      <w:ins w:id="337" w:author="Erin Stephenson" w:date="2019-03-11T14:11:00Z">
        <w:r w:rsidR="00B44CBD">
          <w:t xml:space="preserve">Although there were no differences </w:t>
        </w:r>
      </w:ins>
      <w:del w:id="338" w:author="Erin Stephenson" w:date="2019-03-11T14:11:00Z">
        <w:r w:rsidR="007F73C7" w:rsidDel="00B44CBD">
          <w:delText xml:space="preserve"> </w:delText>
        </w:r>
      </w:del>
      <w:ins w:id="339" w:author="Erin Stephenson" w:date="2019-03-11T14:11:00Z">
        <w:r w:rsidR="00B44CBD">
          <w:t xml:space="preserve">in the </w:t>
        </w:r>
      </w:ins>
      <w:r w:rsidR="007F73C7">
        <w:t xml:space="preserve">respiratory exchange ratio </w:t>
      </w:r>
      <w:ins w:id="340" w:author="Erin Stephenson" w:date="2019-03-11T14:11:00Z">
        <w:r w:rsidR="00B44CBD">
          <w:t xml:space="preserve">between knockout and wild-type male mice </w:t>
        </w:r>
      </w:ins>
      <w:r w:rsidR="007F73C7">
        <w:t>(Figure 1F)</w:t>
      </w:r>
      <w:ins w:id="341" w:author="Erin Stephenson" w:date="2019-03-11T14:11:00Z">
        <w:r w:rsidR="00B44CBD">
          <w:t>,</w:t>
        </w:r>
      </w:ins>
      <w:del w:id="342" w:author="Erin Stephenson" w:date="2019-03-11T14:11:00Z">
        <w:r w:rsidR="007F73C7" w:rsidDel="00B44CBD">
          <w:delText xml:space="preserve"> while the male wild-type </w:delText>
        </w:r>
      </w:del>
      <w:del w:id="343" w:author="Erin Stephenson" w:date="2019-03-11T14:12:00Z">
        <w:r w:rsidR="007F73C7" w:rsidDel="00B44CBD">
          <w:delText>and knockout mice were very similar,</w:delText>
        </w:r>
      </w:del>
      <w:r w:rsidR="007F73C7">
        <w:t xml:space="preserve"> female muscle </w:t>
      </w:r>
      <w:r w:rsidR="007F73C7">
        <w:rPr>
          <w:i/>
        </w:rPr>
        <w:t>Tsc1</w:t>
      </w:r>
      <w:r w:rsidR="007F73C7">
        <w:t xml:space="preserve"> knockout mice had </w:t>
      </w:r>
      <w:ins w:id="344" w:author="Erin Stephenson" w:date="2019-03-11T14:12:00Z">
        <w:r w:rsidR="00B44CBD">
          <w:t xml:space="preserve">reduced </w:t>
        </w:r>
      </w:ins>
      <w:ins w:id="345" w:author="Erin Stephenson" w:date="2019-03-11T14:13:00Z">
        <w:r w:rsidR="00B44CBD">
          <w:t>respiratory exchange ratio’s</w:t>
        </w:r>
      </w:ins>
      <w:ins w:id="346" w:author="Erin Stephenson" w:date="2019-03-11T14:12:00Z">
        <w:r w:rsidR="00B44CBD">
          <w:t xml:space="preserve"> during the dark period (indicating greater</w:t>
        </w:r>
      </w:ins>
      <w:del w:id="347" w:author="Erin Stephenson" w:date="2019-03-11T14:12:00Z">
        <w:r w:rsidR="007F73C7" w:rsidDel="00B44CBD">
          <w:delText>more</w:delText>
        </w:r>
      </w:del>
      <w:r w:rsidR="007F73C7">
        <w:t xml:space="preserve"> lipid utilization</w:t>
      </w:r>
      <w:ins w:id="348" w:author="Erin Stephenson" w:date="2019-03-11T14:12:00Z">
        <w:r w:rsidR="00B44CBD">
          <w:t>)</w:t>
        </w:r>
      </w:ins>
      <w:del w:id="349" w:author="Erin Stephenson" w:date="2019-03-11T14:12:00Z">
        <w:r w:rsidR="007F73C7" w:rsidDel="00B44CBD">
          <w:delText xml:space="preserve"> at night</w:delText>
        </w:r>
      </w:del>
      <w:r w:rsidR="007F73C7">
        <w:t>,</w:t>
      </w:r>
      <w:ins w:id="350" w:author="Erin Stephenson" w:date="2019-03-11T14:12:00Z">
        <w:r w:rsidR="00B44CBD">
          <w:t xml:space="preserve"> </w:t>
        </w:r>
      </w:ins>
      <w:ins w:id="351" w:author="Erin Stephenson" w:date="2019-03-11T14:14:00Z">
        <w:r w:rsidR="00B44CBD">
          <w:t>and</w:t>
        </w:r>
      </w:ins>
      <w:ins w:id="352" w:author="Erin Stephenson" w:date="2019-03-11T14:13:00Z">
        <w:r w:rsidR="00B44CBD">
          <w:t xml:space="preserve"> higher respiratory exchange ratio’s</w:t>
        </w:r>
      </w:ins>
      <w:del w:id="353" w:author="Erin Stephenson" w:date="2019-03-11T14:12:00Z">
        <w:r w:rsidR="007F73C7" w:rsidDel="00B44CBD">
          <w:delText xml:space="preserve"> bu</w:delText>
        </w:r>
      </w:del>
      <w:del w:id="354" w:author="Erin Stephenson" w:date="2019-03-11T14:13:00Z">
        <w:r w:rsidR="007F73C7" w:rsidDel="00B44CBD">
          <w:delText>t</w:delText>
        </w:r>
      </w:del>
      <w:r w:rsidR="007F73C7">
        <w:t xml:space="preserve"> </w:t>
      </w:r>
      <w:del w:id="355" w:author="Erin Stephenson" w:date="2019-03-11T14:13:00Z">
        <w:r w:rsidR="007F73C7" w:rsidDel="00B44CBD">
          <w:delText xml:space="preserve">more carbohydrate utilization </w:delText>
        </w:r>
      </w:del>
      <w:r w:rsidR="007F73C7">
        <w:t xml:space="preserve">during the </w:t>
      </w:r>
      <w:del w:id="356" w:author="Erin Stephenson" w:date="2019-03-11T14:13:00Z">
        <w:r w:rsidR="007F73C7" w:rsidDel="00B44CBD">
          <w:delText>day</w:delText>
        </w:r>
      </w:del>
      <w:ins w:id="357" w:author="Erin Stephenson" w:date="2019-03-11T14:13:00Z">
        <w:r w:rsidR="00B44CBD">
          <w:t xml:space="preserve"> light period (indicative of more carbohydrate utilization</w:t>
        </w:r>
      </w:ins>
      <w:ins w:id="358" w:author="Erin Stephenson" w:date="2019-03-11T14:14:00Z">
        <w:r w:rsidR="00B44CBD">
          <w:t>) compared to their wild-type counterparts</w:t>
        </w:r>
      </w:ins>
      <w:ins w:id="359" w:author="Erin Stephenson" w:date="2019-03-11T14:15:00Z">
        <w:r w:rsidR="00552951">
          <w:t>. This suggests</w:t>
        </w:r>
      </w:ins>
      <w:del w:id="360" w:author="Erin Stephenson" w:date="2019-03-11T14:15:00Z">
        <w:r w:rsidR="007F73C7" w:rsidDel="00552951">
          <w:delText>, potentially indicating</w:delText>
        </w:r>
      </w:del>
      <w:ins w:id="361" w:author="Erin Stephenson" w:date="2019-03-11T14:15:00Z">
        <w:r w:rsidR="00552951">
          <w:t xml:space="preserve"> there may be</w:t>
        </w:r>
      </w:ins>
      <w:r w:rsidR="00F704E4">
        <w:t xml:space="preserve"> </w:t>
      </w:r>
      <w:ins w:id="362" w:author="Erin Stephenson" w:date="2019-03-11T14:18:00Z">
        <w:r w:rsidR="002C4DA5">
          <w:t xml:space="preserve">a </w:t>
        </w:r>
      </w:ins>
      <w:r w:rsidR="00F704E4">
        <w:t>sex</w:t>
      </w:r>
      <w:ins w:id="363" w:author="Erin Stephenson" w:date="2019-03-11T14:15:00Z">
        <w:r w:rsidR="00552951">
          <w:t>ual</w:t>
        </w:r>
      </w:ins>
      <w:ins w:id="364" w:author="Erin Stephenson" w:date="2019-03-11T14:17:00Z">
        <w:r w:rsidR="00741314">
          <w:t>ly</w:t>
        </w:r>
      </w:ins>
      <w:ins w:id="365" w:author="Erin Stephenson" w:date="2019-03-11T14:15:00Z">
        <w:r w:rsidR="00552951">
          <w:t xml:space="preserve"> dimorphic component</w:t>
        </w:r>
      </w:ins>
      <w:ins w:id="366" w:author="Erin Stephenson" w:date="2019-03-11T14:18:00Z">
        <w:r w:rsidR="002C4DA5">
          <w:t xml:space="preserve"> of mTORC1 signaling</w:t>
        </w:r>
      </w:ins>
      <w:ins w:id="367" w:author="Erin Stephenson" w:date="2019-03-11T14:15:00Z">
        <w:r w:rsidR="00552951">
          <w:t xml:space="preserve"> that d</w:t>
        </w:r>
      </w:ins>
      <w:ins w:id="368" w:author="Erin Stephenson" w:date="2019-03-11T14:18:00Z">
        <w:r w:rsidR="009D2A63">
          <w:t>etermines</w:t>
        </w:r>
      </w:ins>
      <w:del w:id="369" w:author="Erin Stephenson" w:date="2019-03-11T14:15:00Z">
        <w:r w:rsidR="00F704E4" w:rsidDel="00552951">
          <w:delText>-dependent</w:delText>
        </w:r>
        <w:r w:rsidR="007F73C7" w:rsidDel="00552951">
          <w:delText xml:space="preserve"> increased</w:delText>
        </w:r>
      </w:del>
      <w:r w:rsidR="007F73C7">
        <w:t xml:space="preserve"> metabolic flexibility</w:t>
      </w:r>
      <w:r>
        <w:t xml:space="preserve">.  These data are consistent with a physiological role </w:t>
      </w:r>
      <w:del w:id="370" w:author="Erin Stephenson" w:date="2019-03-11T14:19:00Z">
        <w:r w:rsidDel="00A472DC">
          <w:delText xml:space="preserve">of </w:delText>
        </w:r>
      </w:del>
      <w:ins w:id="371" w:author="Erin Stephenson" w:date="2019-03-11T14:19:00Z">
        <w:r w:rsidR="00A472DC">
          <w:t xml:space="preserve">for </w:t>
        </w:r>
      </w:ins>
      <w:r>
        <w:t>mTORC1 in moderating organismal energy expenditure.</w:t>
      </w:r>
      <w:r w:rsidR="00C64A2D">
        <w:t xml:space="preserve">  </w:t>
      </w:r>
    </w:p>
    <w:p w14:paraId="0A3BFE51" w14:textId="77777777" w:rsidR="00A472DC" w:rsidRDefault="00A472DC" w:rsidP="00D04DA3">
      <w:pPr>
        <w:rPr>
          <w:ins w:id="372" w:author="Erin Stephenson" w:date="2019-03-11T14:20:00Z"/>
        </w:rPr>
      </w:pPr>
    </w:p>
    <w:p w14:paraId="1FC6F806" w14:textId="26F5E9F3" w:rsidR="00184574" w:rsidRPr="00184574" w:rsidRDefault="00184574" w:rsidP="00D04DA3">
      <w:pPr>
        <w:rPr>
          <w:ins w:id="373" w:author="Erin Stephenson" w:date="2019-03-11T14:21:00Z"/>
          <w:b/>
          <w:color w:val="6F6F74" w:themeColor="accent1"/>
          <w:sz w:val="26"/>
          <w:szCs w:val="26"/>
          <w:rPrChange w:id="374" w:author="Erin Stephenson" w:date="2019-03-11T14:21:00Z">
            <w:rPr>
              <w:ins w:id="375" w:author="Erin Stephenson" w:date="2019-03-11T14:21:00Z"/>
            </w:rPr>
          </w:rPrChange>
        </w:rPr>
      </w:pPr>
      <w:commentRangeStart w:id="376"/>
      <w:ins w:id="377" w:author="Erin Stephenson" w:date="2019-03-11T14:21:00Z">
        <w:r w:rsidRPr="00184574">
          <w:rPr>
            <w:b/>
            <w:color w:val="6F6F74" w:themeColor="accent1"/>
            <w:sz w:val="26"/>
            <w:szCs w:val="26"/>
            <w:rPrChange w:id="378" w:author="Erin Stephenson" w:date="2019-03-11T14:21:00Z">
              <w:rPr/>
            </w:rPrChange>
          </w:rPr>
          <w:t>A</w:t>
        </w:r>
        <w:r w:rsidR="00D70AAD" w:rsidRPr="00D70AAD">
          <w:rPr>
            <w:b/>
            <w:color w:val="6F6F74" w:themeColor="accent1"/>
            <w:sz w:val="26"/>
            <w:szCs w:val="26"/>
          </w:rPr>
          <w:t xml:space="preserve">ctivation of mTORC1 in Muscle does not alter energy intake </w:t>
        </w:r>
      </w:ins>
    </w:p>
    <w:p w14:paraId="14CDFE30" w14:textId="7BB92E8E" w:rsidR="00F07541" w:rsidRPr="00C64A2D" w:rsidRDefault="00C64A2D" w:rsidP="00D04DA3">
      <w:r>
        <w:t xml:space="preserve">We next evaluated food intake in these animals on both NCD and HFD diets.  As shown in </w:t>
      </w:r>
      <w:commentRangeStart w:id="379"/>
      <w:commentRangeStart w:id="380"/>
      <w:r>
        <w:t>Figure 1E</w:t>
      </w:r>
      <w:commentRangeEnd w:id="379"/>
      <w:r>
        <w:rPr>
          <w:rStyle w:val="CommentReference"/>
        </w:rPr>
        <w:commentReference w:id="379"/>
      </w:r>
      <w:commentRangeEnd w:id="380"/>
      <w:r w:rsidR="00F82617">
        <w:rPr>
          <w:rStyle w:val="CommentReference"/>
        </w:rPr>
        <w:commentReference w:id="380"/>
      </w:r>
      <w:r>
        <w:t xml:space="preserve">, while the HFD animals ingested more calories, there was no </w:t>
      </w:r>
      <w:r w:rsidR="003B35C6">
        <w:t xml:space="preserve">significant </w:t>
      </w:r>
      <w:r>
        <w:t xml:space="preserve">difference in energy intake between wild-type and muscle </w:t>
      </w:r>
      <w:r>
        <w:rPr>
          <w:i/>
        </w:rPr>
        <w:t>Tsc1</w:t>
      </w:r>
      <w:r>
        <w:t xml:space="preserve"> knockout mice.</w:t>
      </w:r>
    </w:p>
    <w:commentRangeEnd w:id="376"/>
    <w:p w14:paraId="29FCD5C2" w14:textId="77777777" w:rsidR="00526B0E" w:rsidRDefault="007A3D75" w:rsidP="00526B0E">
      <w:r>
        <w:rPr>
          <w:rStyle w:val="CommentReference"/>
        </w:rPr>
        <w:commentReference w:id="376"/>
      </w:r>
    </w:p>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4FCB1457" w:rsidR="0087648E" w:rsidDel="00BB2B9F" w:rsidRDefault="006D5C5F" w:rsidP="006D5C5F">
      <w:pPr>
        <w:rPr>
          <w:del w:id="381" w:author="Erin Stephenson" w:date="2019-03-11T14:25:00Z"/>
        </w:rPr>
        <w:pPrChange w:id="382" w:author="Erin Stephenson" w:date="2019-03-11T14:29:00Z">
          <w:pPr/>
        </w:pPrChange>
      </w:pPr>
      <w:ins w:id="383" w:author="Erin Stephenson" w:date="2019-03-11T14:28:00Z">
        <w:r>
          <w:t xml:space="preserve">Given the finding that mTORC1 activation </w:t>
        </w:r>
      </w:ins>
      <w:ins w:id="384" w:author="Erin Stephenson" w:date="2019-03-11T14:29:00Z">
        <w:r>
          <w:t xml:space="preserve">in skeletal muscle </w:t>
        </w:r>
      </w:ins>
      <w:ins w:id="385" w:author="Erin Stephenson" w:date="2019-03-11T14:28:00Z">
        <w:r>
          <w:t xml:space="preserve">caused elevated total energy expenditure in the absence of </w:t>
        </w:r>
      </w:ins>
      <w:ins w:id="386" w:author="Erin Stephenson" w:date="2019-03-11T14:30:00Z">
        <w:r>
          <w:t>increased</w:t>
        </w:r>
      </w:ins>
      <w:ins w:id="387" w:author="Erin Stephenson" w:date="2019-03-11T14:28:00Z">
        <w:r>
          <w:t xml:space="preserve"> energy intake, we </w:t>
        </w:r>
      </w:ins>
      <w:ins w:id="388" w:author="Erin Stephenson" w:date="2019-03-11T14:29:00Z">
        <w:r>
          <w:t>sought to</w:t>
        </w:r>
      </w:ins>
    </w:p>
    <w:p w14:paraId="45ABD6D1" w14:textId="7909C119" w:rsidR="0087648E" w:rsidRPr="00A15A7B" w:rsidRDefault="00BB27F2" w:rsidP="006D5C5F">
      <w:del w:id="389" w:author="Erin Stephenson" w:date="2019-03-11T14:29:00Z">
        <w:r w:rsidDel="006D5C5F">
          <w:delText>To</w:delText>
        </w:r>
      </w:del>
      <w:r>
        <w:t xml:space="preserve"> understand the physiological significance of </w:t>
      </w:r>
      <w:ins w:id="390" w:author="Erin Stephenson" w:date="2019-03-11T14:27:00Z">
        <w:r w:rsidR="00BB2B9F">
          <w:t>mTORC1 activation on body composition</w:t>
        </w:r>
      </w:ins>
      <w:ins w:id="391" w:author="Erin Stephenson" w:date="2019-03-11T14:29:00Z">
        <w:r w:rsidR="006D5C5F">
          <w:t>.</w:t>
        </w:r>
      </w:ins>
      <w:del w:id="392" w:author="Erin Stephenson" w:date="2019-03-11T14:28:00Z">
        <w:r w:rsidDel="006D5C5F">
          <w:delText xml:space="preserve">elevated </w:delText>
        </w:r>
      </w:del>
      <w:del w:id="393" w:author="Erin Stephenson" w:date="2019-03-11T14:26:00Z">
        <w:r w:rsidDel="00BB2B9F">
          <w:delText xml:space="preserve">baseline </w:delText>
        </w:r>
      </w:del>
      <w:del w:id="394" w:author="Erin Stephenson" w:date="2019-03-11T14:28:00Z">
        <w:r w:rsidDel="006D5C5F">
          <w:delText>energy expenditure</w:delText>
        </w:r>
      </w:del>
      <w:del w:id="395" w:author="Erin Stephenson" w:date="2019-03-11T14:29:00Z">
        <w:r w:rsidDel="006D5C5F">
          <w:delText>,</w:delText>
        </w:r>
      </w:del>
      <w:r>
        <w:t xml:space="preserve"> </w:t>
      </w:r>
      <w:del w:id="396" w:author="Erin Stephenson" w:date="2019-03-11T14:30:00Z">
        <w:r w:rsidDel="006D5C5F">
          <w:delText>w</w:delText>
        </w:r>
        <w:r w:rsidR="0087648E" w:rsidDel="006D5C5F">
          <w:delText xml:space="preserve">e </w:delText>
        </w:r>
        <w:r w:rsidR="00106DC4" w:rsidDel="006D5C5F">
          <w:delText>determined</w:delText>
        </w:r>
        <w:r w:rsidR="0087648E" w:rsidDel="006D5C5F">
          <w:delText xml:space="preserve"> the b</w:delText>
        </w:r>
      </w:del>
      <w:ins w:id="397" w:author="Erin Stephenson" w:date="2019-03-11T14:30:00Z">
        <w:r w:rsidR="006D5C5F">
          <w:t>The b</w:t>
        </w:r>
      </w:ins>
      <w:r w:rsidR="0087648E">
        <w:t xml:space="preserve">ody </w:t>
      </w:r>
      <w:r w:rsidR="0087648E">
        <w:lastRenderedPageBreak/>
        <w:t xml:space="preserve">composition of </w:t>
      </w:r>
      <w:r w:rsidR="002F1BC5">
        <w:t>male</w:t>
      </w:r>
      <w:r w:rsidR="0087648E">
        <w:t xml:space="preserve"> muscle </w:t>
      </w:r>
      <w:r w:rsidR="0087648E">
        <w:rPr>
          <w:i/>
        </w:rPr>
        <w:t xml:space="preserve">Tsc1 </w:t>
      </w:r>
      <w:r w:rsidR="0087648E">
        <w:t xml:space="preserve">knockout </w:t>
      </w:r>
      <w:del w:id="398" w:author="Erin Stephenson" w:date="2019-03-11T14:35:00Z">
        <w:r w:rsidR="0087648E" w:rsidDel="002D4421">
          <w:delText xml:space="preserve">animals </w:delText>
        </w:r>
      </w:del>
      <w:ins w:id="399" w:author="Erin Stephenson" w:date="2019-03-11T14:35:00Z">
        <w:r w:rsidR="002D4421">
          <w:t xml:space="preserve">mice receiving a </w:t>
        </w:r>
        <w:commentRangeStart w:id="400"/>
        <w:r w:rsidR="002D4421">
          <w:t xml:space="preserve">standard chow diet </w:t>
        </w:r>
        <w:commentRangeEnd w:id="400"/>
        <w:r w:rsidR="002D4421">
          <w:rPr>
            <w:rStyle w:val="CommentReference"/>
          </w:rPr>
          <w:commentReference w:id="400"/>
        </w:r>
      </w:ins>
      <w:ins w:id="401" w:author="Erin Stephenson" w:date="2019-03-11T14:30:00Z">
        <w:r w:rsidR="006D5C5F">
          <w:t xml:space="preserve">was determined </w:t>
        </w:r>
      </w:ins>
      <w:ins w:id="402" w:author="Erin Stephenson" w:date="2019-03-11T14:32:00Z">
        <w:r w:rsidR="008F69AE">
          <w:t xml:space="preserve">weekly, </w:t>
        </w:r>
      </w:ins>
      <w:r w:rsidR="0087648E">
        <w:t xml:space="preserve">over the course of </w:t>
      </w:r>
      <w:r w:rsidR="00F007AD">
        <w:t>7</w:t>
      </w:r>
      <w:r w:rsidR="0087648E">
        <w:t xml:space="preserve"> months</w:t>
      </w:r>
      <w:del w:id="403" w:author="Erin Stephenson" w:date="2019-03-11T14:35:00Z">
        <w:r w:rsidR="0087648E" w:rsidDel="002D4421">
          <w:delText xml:space="preserve"> on a </w:delText>
        </w:r>
        <w:commentRangeStart w:id="404"/>
        <w:r w:rsidR="0087648E" w:rsidDel="002D4421">
          <w:delText>normal chow diet</w:delText>
        </w:r>
        <w:commentRangeEnd w:id="404"/>
        <w:r w:rsidR="008F69AE" w:rsidDel="002D4421">
          <w:rPr>
            <w:rStyle w:val="CommentReference"/>
          </w:rPr>
          <w:commentReference w:id="404"/>
        </w:r>
      </w:del>
      <w:r w:rsidR="0087648E">
        <w:t xml:space="preserve">.  </w:t>
      </w:r>
      <w:r w:rsidR="00F007AD">
        <w:t xml:space="preserve">As animals aged the wild-type mice accreted more fat mass, </w:t>
      </w:r>
      <w:del w:id="405" w:author="Erin Stephenson" w:date="2019-03-11T14:37:00Z">
        <w:r w:rsidR="00F007AD" w:rsidDel="00475646">
          <w:delText xml:space="preserve">but </w:delText>
        </w:r>
      </w:del>
      <w:ins w:id="406" w:author="Erin Stephenson" w:date="2019-03-11T14:37:00Z">
        <w:r w:rsidR="00475646">
          <w:t xml:space="preserve">whereas </w:t>
        </w:r>
      </w:ins>
      <w:r w:rsidR="00F007AD">
        <w:t>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52]","plainTextFormattedCitation":"[31,52]","previouslyFormattedCitation":"[31,51]"},"properties":{"noteIndex":0},"schema":"https://github.com/citation-style-language/schema/raw/master/csl-citation.json"}</w:instrText>
      </w:r>
      <w:r>
        <w:fldChar w:fldCharType="separate"/>
      </w:r>
      <w:r w:rsidR="007151C0" w:rsidRPr="007151C0">
        <w:rPr>
          <w:noProof/>
        </w:rPr>
        <w:t>[31,52]</w:t>
      </w:r>
      <w:r>
        <w:fldChar w:fldCharType="end"/>
      </w:r>
      <w:r w:rsidR="0087648E">
        <w:t xml:space="preserve">, but in those </w:t>
      </w:r>
      <w:del w:id="407" w:author="Erin Stephenson" w:date="2019-03-11T14:38:00Z">
        <w:r w:rsidR="0087648E" w:rsidDel="00475646">
          <w:delText xml:space="preserve">cases </w:delText>
        </w:r>
      </w:del>
      <w:ins w:id="408" w:author="Erin Stephenson" w:date="2019-03-11T14:38:00Z">
        <w:r w:rsidR="00475646">
          <w:t xml:space="preserve">reports </w:t>
        </w:r>
        <w:r w:rsidR="00C174F3">
          <w:t xml:space="preserve">there was </w:t>
        </w:r>
        <w:r w:rsidR="00475646">
          <w:t xml:space="preserve">a concomitant reduction of </w:t>
        </w:r>
      </w:ins>
      <w:r w:rsidR="0087648E">
        <w:t xml:space="preserve">lean mass </w:t>
      </w:r>
      <w:del w:id="409" w:author="Erin Stephenson" w:date="2019-03-11T14:38:00Z">
        <w:r w:rsidR="0087648E" w:rsidDel="00475646">
          <w:delText xml:space="preserve">was reduced as well </w:delText>
        </w:r>
      </w:del>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xml:space="preserve">, </w:t>
      </w:r>
      <w:del w:id="410" w:author="Erin Stephenson" w:date="2019-03-11T14:38:00Z">
        <w:r w:rsidR="00472BDC" w:rsidDel="00475646">
          <w:delText xml:space="preserve">which </w:delText>
        </w:r>
      </w:del>
      <w:ins w:id="411" w:author="Erin Stephenson" w:date="2019-03-11T14:38:00Z">
        <w:r w:rsidR="00475646">
          <w:t xml:space="preserve">a finding not replicated </w:t>
        </w:r>
      </w:ins>
      <w:del w:id="412" w:author="Erin Stephenson" w:date="2019-03-11T14:38:00Z">
        <w:r w:rsidR="00472BDC" w:rsidDel="00475646">
          <w:delText>was not observed</w:delText>
        </w:r>
      </w:del>
      <w:del w:id="413" w:author="Erin Stephenson" w:date="2019-03-11T14:39:00Z">
        <w:r w:rsidR="00472BDC" w:rsidDel="00475646">
          <w:delText xml:space="preserve"> </w:delText>
        </w:r>
      </w:del>
      <w:r w:rsidR="00472BDC">
        <w:t xml:space="preserve">in </w:t>
      </w:r>
      <w:ins w:id="414" w:author="Erin Stephenson" w:date="2019-03-11T14:43:00Z">
        <w:r w:rsidR="00C174F3">
          <w:t>this</w:t>
        </w:r>
      </w:ins>
      <w:ins w:id="415" w:author="Erin Stephenson" w:date="2019-03-11T14:39:00Z">
        <w:r w:rsidR="00475646">
          <w:t xml:space="preserve"> study </w:t>
        </w:r>
      </w:ins>
      <w:del w:id="416" w:author="Erin Stephenson" w:date="2019-03-11T14:39:00Z">
        <w:r w:rsidR="00472BDC" w:rsidDel="00475646">
          <w:delText xml:space="preserve">this model </w:delText>
        </w:r>
      </w:del>
      <w:r w:rsidR="00472BDC">
        <w:t>(Figure 2B</w:t>
      </w:r>
      <w:r w:rsidR="00404B3E">
        <w:t>, p=0.743 at endpoint</w:t>
      </w:r>
      <w:r w:rsidR="00472BDC">
        <w:t>)</w:t>
      </w:r>
      <w:r w:rsidR="0087648E">
        <w:t xml:space="preserve">.  To determine </w:t>
      </w:r>
      <w:ins w:id="417" w:author="Erin Stephenson" w:date="2019-03-11T14:40:00Z">
        <w:r w:rsidR="003B4152">
          <w:t>if the reduction in fat mass was</w:t>
        </w:r>
      </w:ins>
      <w:del w:id="418" w:author="Erin Stephenson" w:date="2019-03-11T14:40:00Z">
        <w:r w:rsidR="0087648E" w:rsidDel="003B4152">
          <w:delText>any</w:delText>
        </w:r>
      </w:del>
      <w:r w:rsidR="0087648E">
        <w:t xml:space="preserve"> adipose depot-specific</w:t>
      </w:r>
      <w:del w:id="419" w:author="Erin Stephenson" w:date="2019-03-11T14:41:00Z">
        <w:r w:rsidR="0087648E" w:rsidDel="003B4152">
          <w:delText xml:space="preserve"> changes</w:delText>
        </w:r>
      </w:del>
      <w:r w:rsidR="0087648E">
        <w:t xml:space="preserve">, we </w:t>
      </w:r>
      <w:del w:id="420" w:author="Erin Stephenson" w:date="2019-03-11T14:41:00Z">
        <w:r w:rsidR="0087648E" w:rsidDel="003B4152">
          <w:delText xml:space="preserve">measured </w:delText>
        </w:r>
      </w:del>
      <w:ins w:id="421" w:author="Erin Stephenson" w:date="2019-03-11T14:41:00Z">
        <w:r w:rsidR="003B4152">
          <w:t xml:space="preserve">determined </w:t>
        </w:r>
      </w:ins>
      <w:r w:rsidR="0087648E">
        <w:t xml:space="preserve">the weights of </w:t>
      </w:r>
      <w:ins w:id="422" w:author="Erin Stephenson" w:date="2019-03-11T14:41:00Z">
        <w:r w:rsidR="003B4152">
          <w:t>subcutaneous (</w:t>
        </w:r>
        <w:proofErr w:type="spellStart"/>
        <w:r w:rsidR="003B4152">
          <w:t>dorso</w:t>
        </w:r>
        <w:proofErr w:type="spellEnd"/>
        <w:r w:rsidR="003B4152">
          <w:t>-lumbar inguinal) and visceral (</w:t>
        </w:r>
      </w:ins>
      <w:proofErr w:type="spellStart"/>
      <w:ins w:id="423" w:author="Erin Stephenson" w:date="2019-03-11T14:44:00Z">
        <w:r w:rsidR="00343477">
          <w:t>epididymal</w:t>
        </w:r>
      </w:ins>
      <w:proofErr w:type="spellEnd"/>
      <w:ins w:id="424" w:author="Erin Stephenson" w:date="2019-03-11T14:41:00Z">
        <w:r w:rsidR="003B4152">
          <w:t xml:space="preserve">) </w:t>
        </w:r>
      </w:ins>
      <w:r w:rsidR="0087648E">
        <w:t xml:space="preserve">fat pads from wild-type and </w:t>
      </w:r>
      <w:r w:rsidR="0087648E">
        <w:rPr>
          <w:i/>
        </w:rPr>
        <w:t>Tsc1</w:t>
      </w:r>
      <w:r w:rsidR="0087648E">
        <w:t xml:space="preserve"> knockout mice, and found that both </w:t>
      </w:r>
      <w:del w:id="425" w:author="Erin Stephenson" w:date="2019-03-11T14:43:00Z">
        <w:r w:rsidR="0087648E" w:rsidDel="00B874FC">
          <w:delText>subcutaneous and ep</w:delText>
        </w:r>
        <w:r w:rsidR="004369E3" w:rsidDel="00B874FC">
          <w:delText>i</w:delText>
        </w:r>
        <w:r w:rsidR="0087648E" w:rsidDel="00B874FC">
          <w:delText xml:space="preserve">didymal </w:delText>
        </w:r>
      </w:del>
      <w:r w:rsidR="0087648E">
        <w:t xml:space="preserve">fat </w:t>
      </w:r>
      <w:del w:id="426" w:author="Erin Stephenson" w:date="2019-03-11T14:43:00Z">
        <w:r w:rsidR="0087648E" w:rsidDel="00B874FC">
          <w:delText xml:space="preserve">pads </w:delText>
        </w:r>
      </w:del>
      <w:ins w:id="427" w:author="Erin Stephenson" w:date="2019-03-11T14:43:00Z">
        <w:r w:rsidR="00B874FC">
          <w:t xml:space="preserve">depots </w:t>
        </w:r>
      </w:ins>
      <w:r w:rsidR="0087648E">
        <w:t>were reduced in size</w:t>
      </w:r>
      <w:r w:rsidR="00B04B43">
        <w:t xml:space="preserve"> (</w:t>
      </w:r>
      <w:ins w:id="428" w:author="Erin Stephenson" w:date="2019-03-11T14:44:00Z">
        <w:r w:rsidR="00B874FC">
          <w:sym w:font="Wingdings 3" w:char="F024"/>
        </w:r>
      </w:ins>
      <w:r w:rsidR="004B4AFF">
        <w:t>79</w:t>
      </w:r>
      <w:r w:rsidR="0038168E">
        <w:t>%</w:t>
      </w:r>
      <w:r w:rsidR="0022606C">
        <w:t xml:space="preserve"> and </w:t>
      </w:r>
      <w:ins w:id="429" w:author="Erin Stephenson" w:date="2019-03-11T14:44:00Z">
        <w:r w:rsidR="00B874FC">
          <w:sym w:font="Wingdings 3" w:char="F024"/>
        </w:r>
      </w:ins>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4938307A" w:rsidR="007A6E04" w:rsidRDefault="0087648E" w:rsidP="0087648E">
      <w:r>
        <w:t xml:space="preserve">To determine whether </w:t>
      </w:r>
      <w:ins w:id="430" w:author="Erin Stephenson" w:date="2019-03-11T14:51:00Z">
        <w:r w:rsidR="003E55B5">
          <w:t xml:space="preserve">a </w:t>
        </w:r>
      </w:ins>
      <w:ins w:id="431" w:author="Erin Stephenson" w:date="2019-03-11T14:59:00Z">
        <w:r w:rsidR="0073113D">
          <w:t xml:space="preserve">palatable, </w:t>
        </w:r>
      </w:ins>
      <w:del w:id="432" w:author="Erin Stephenson" w:date="2019-03-11T14:46:00Z">
        <w:r w:rsidDel="00771F3C">
          <w:delText xml:space="preserve">animals </w:delText>
        </w:r>
      </w:del>
      <w:proofErr w:type="spellStart"/>
      <w:ins w:id="433" w:author="Erin Stephenson" w:date="2019-03-11T14:59:00Z">
        <w:r w:rsidR="009A2E50">
          <w:t>hyper</w:t>
        </w:r>
        <w:r w:rsidR="0073113D">
          <w:t>caloric</w:t>
        </w:r>
      </w:ins>
      <w:proofErr w:type="spellEnd"/>
      <w:ins w:id="434" w:author="Erin Stephenson" w:date="2019-03-11T14:45:00Z">
        <w:r w:rsidR="00771F3C">
          <w:t xml:space="preserve"> diet would </w:t>
        </w:r>
      </w:ins>
      <w:ins w:id="435" w:author="Erin Stephenson" w:date="2019-03-11T14:57:00Z">
        <w:r w:rsidR="003E55B5">
          <w:t>induce changes in body composition</w:t>
        </w:r>
      </w:ins>
      <w:ins w:id="436" w:author="Erin Stephenson" w:date="2019-03-11T14:45:00Z">
        <w:r w:rsidR="00771F3C">
          <w:t xml:space="preserve"> </w:t>
        </w:r>
      </w:ins>
      <w:ins w:id="437" w:author="Erin Stephenson" w:date="2019-03-11T14:57:00Z">
        <w:r w:rsidR="003E55B5">
          <w:t xml:space="preserve">in </w:t>
        </w:r>
      </w:ins>
      <w:ins w:id="438" w:author="Erin Stephenson" w:date="2019-03-11T14:46:00Z">
        <w:r w:rsidR="00771F3C">
          <w:t xml:space="preserve">mice </w:t>
        </w:r>
      </w:ins>
      <w:r>
        <w:t xml:space="preserve">with </w:t>
      </w:r>
      <w:ins w:id="439" w:author="Erin Stephenson" w:date="2019-03-11T14:46:00Z">
        <w:r w:rsidR="00771F3C">
          <w:t xml:space="preserve">skeletal muscle </w:t>
        </w:r>
      </w:ins>
      <w:del w:id="440" w:author="Erin Stephenson" w:date="2019-03-11T14:46:00Z">
        <w:r w:rsidDel="00771F3C">
          <w:delText xml:space="preserve">TSC1 </w:delText>
        </w:r>
      </w:del>
      <w:r>
        <w:t xml:space="preserve">ablation </w:t>
      </w:r>
      <w:ins w:id="441" w:author="Erin Stephenson" w:date="2019-03-11T14:46:00Z">
        <w:r w:rsidR="00771F3C">
          <w:t xml:space="preserve">of </w:t>
        </w:r>
        <w:r w:rsidR="00771F3C" w:rsidRPr="00771F3C">
          <w:rPr>
            <w:i/>
            <w:rPrChange w:id="442" w:author="Erin Stephenson" w:date="2019-03-11T14:46:00Z">
              <w:rPr/>
            </w:rPrChange>
          </w:rPr>
          <w:t>Tsc1</w:t>
        </w:r>
      </w:ins>
      <w:del w:id="443" w:author="Erin Stephenson" w:date="2019-03-11T14:46:00Z">
        <w:r w:rsidDel="00771F3C">
          <w:delText>in their muscle had different responses to a high fat diet</w:delText>
        </w:r>
      </w:del>
      <w:r>
        <w: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knockout mice were resistant to w</w:t>
      </w:r>
      <w:r w:rsidR="001B6F0D">
        <w:t xml:space="preserve">eight gain on high fat diet.  </w:t>
      </w:r>
      <w:r>
        <w:t xml:space="preserve">The </w:t>
      </w:r>
      <w:ins w:id="444" w:author="Erin Stephenson" w:date="2019-03-11T15:00:00Z">
        <w:r w:rsidR="0073113D">
          <w:t xml:space="preserve">difference in body weight was primarily determined by differences in </w:t>
        </w:r>
      </w:ins>
      <w:del w:id="445" w:author="Erin Stephenson" w:date="2019-03-11T15:00:00Z">
        <w:r w:rsidDel="0073113D">
          <w:delText xml:space="preserve">majority of this difference was in </w:delText>
        </w:r>
      </w:del>
      <w:r>
        <w:t>fat mass</w:t>
      </w:r>
      <w:ins w:id="446" w:author="Erin Stephenson" w:date="2019-03-11T15:00:00Z">
        <w:r w:rsidR="0073113D">
          <w:t>,</w:t>
        </w:r>
      </w:ins>
      <w:r w:rsidR="0038153C">
        <w:t xml:space="preserve"> which</w:t>
      </w:r>
      <w:ins w:id="447" w:author="Erin Stephenson" w:date="2019-03-11T15:00:00Z">
        <w:r w:rsidR="0073113D">
          <w:t>, compared to wild-type mice,</w:t>
        </w:r>
      </w:ins>
      <w:r w:rsidR="0038153C">
        <w:t xml:space="preserve"> was reduced 60% in </w:t>
      </w:r>
      <w:ins w:id="448" w:author="Erin Stephenson" w:date="2019-03-11T15:00:00Z">
        <w:r w:rsidR="0073113D">
          <w:t xml:space="preserve">knockout </w:t>
        </w:r>
      </w:ins>
      <w:r w:rsidR="0038153C">
        <w:t xml:space="preserve">males and 58% in </w:t>
      </w:r>
      <w:ins w:id="449" w:author="Erin Stephenson" w:date="2019-03-11T15:00:00Z">
        <w:r w:rsidR="0073113D">
          <w:t xml:space="preserve">knockout </w:t>
        </w:r>
      </w:ins>
      <w:r w:rsidR="0038153C">
        <w:t>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w:t>
      </w:r>
      <w:commentRangeStart w:id="450"/>
      <w:del w:id="451" w:author="Erin Stephenson" w:date="2019-03-11T15:04:00Z">
        <w:r w:rsidR="00887CEF" w:rsidDel="00A2077A">
          <w:delText xml:space="preserve">In terms of lean mass, </w:delText>
        </w:r>
        <w:r w:rsidR="00135321" w:rsidDel="00A2077A">
          <w:delText>there were no significant differences with the knockout</w:delText>
        </w:r>
      </w:del>
      <w:ins w:id="452" w:author="Erin Stephenson" w:date="2019-03-11T15:04:00Z">
        <w:r w:rsidR="00A2077A">
          <w:t>Lean masses were similar between wild-type and knockout mice on the high fat diet</w:t>
        </w:r>
      </w:ins>
      <w:commentRangeEnd w:id="450"/>
      <w:ins w:id="453" w:author="Erin Stephenson" w:date="2019-03-11T15:07:00Z">
        <w:r w:rsidR="006668B8">
          <w:rPr>
            <w:rStyle w:val="CommentReference"/>
          </w:rPr>
          <w:commentReference w:id="450"/>
        </w:r>
      </w:ins>
      <w:r w:rsidR="00135321">
        <w:t xml:space="preserve"> </w:t>
      </w:r>
      <w:r w:rsidR="00B04B43">
        <w:t>(Figure 3</w:t>
      </w:r>
      <w:r w:rsidR="003C3B52">
        <w:t>B</w:t>
      </w:r>
      <w:r w:rsidR="00135321">
        <w:t>, p=0.941</w:t>
      </w:r>
      <w:r>
        <w:t>)</w:t>
      </w:r>
      <w:r w:rsidR="00F72D7F">
        <w:t xml:space="preserve">, </w:t>
      </w:r>
      <w:commentRangeStart w:id="454"/>
      <w:r w:rsidR="00F72D7F">
        <w:t>though</w:t>
      </w:r>
      <w:del w:id="455" w:author="Erin Stephenson" w:date="2019-03-11T15:05:00Z">
        <w:r w:rsidR="00F72D7F" w:rsidDel="00A2077A">
          <w:delText xml:space="preserve"> as expected</w:delText>
        </w:r>
      </w:del>
      <w:r w:rsidR="00F72D7F">
        <w:t xml:space="preserve"> female lean mass was lower</w:t>
      </w:r>
      <w:r w:rsidR="003C3B52">
        <w:t xml:space="preserve"> than that of male mice</w:t>
      </w:r>
      <w:commentRangeEnd w:id="454"/>
      <w:r w:rsidR="00A2077A">
        <w:rPr>
          <w:rStyle w:val="CommentReference"/>
        </w:rPr>
        <w:commentReference w:id="454"/>
      </w:r>
      <w:r w:rsidR="00F72D7F">
        <w:t>.</w:t>
      </w:r>
      <w:r>
        <w:t xml:space="preserve">  </w:t>
      </w:r>
      <w:del w:id="456" w:author="Erin Stephenson" w:date="2019-03-11T15:06:00Z">
        <w:r w:rsidDel="006668B8">
          <w:delText>Upon sacrifice, fat pads were excised from these animals, and c</w:delText>
        </w:r>
      </w:del>
      <w:ins w:id="457" w:author="Erin Stephenson" w:date="2019-03-11T15:06:00Z">
        <w:r w:rsidR="006668B8">
          <w:t>C</w:t>
        </w:r>
      </w:ins>
      <w:r>
        <w:t xml:space="preserve">onsistent with the </w:t>
      </w:r>
      <w:ins w:id="458" w:author="Erin Stephenson" w:date="2019-03-11T15:09:00Z">
        <w:r w:rsidR="00663D4B">
          <w:t>data for total fat mass</w:t>
        </w:r>
      </w:ins>
      <w:del w:id="459" w:author="Erin Stephenson" w:date="2019-03-11T15:09:00Z">
        <w:r w:rsidDel="00663D4B">
          <w:delText>body composition determinations</w:delText>
        </w:r>
      </w:del>
      <w:r>
        <w:t xml:space="preserve">, we observed a </w:t>
      </w:r>
      <w:r w:rsidR="00E11990">
        <w:t>75-80</w:t>
      </w:r>
      <w:r>
        <w:t xml:space="preserve">% reduction in </w:t>
      </w:r>
      <w:ins w:id="460" w:author="Erin Stephenson" w:date="2019-03-11T15:06:00Z">
        <w:r w:rsidR="006668B8">
          <w:t xml:space="preserve">the weights of both the </w:t>
        </w:r>
      </w:ins>
      <w:proofErr w:type="spellStart"/>
      <w:r>
        <w:t>perigonadal</w:t>
      </w:r>
      <w:proofErr w:type="spellEnd"/>
      <w:r>
        <w:t xml:space="preserve"> and inguinal fat pad</w:t>
      </w:r>
      <w:ins w:id="461" w:author="Erin Stephenson" w:date="2019-03-11T15:09:00Z">
        <w:r w:rsidR="00663D4B">
          <w:t>s</w:t>
        </w:r>
      </w:ins>
      <w:del w:id="462" w:author="Erin Stephenson" w:date="2019-03-11T15:09:00Z">
        <w:r w:rsidDel="00663D4B">
          <w:delText xml:space="preserve"> mass </w:delText>
        </w:r>
      </w:del>
      <w:ins w:id="463" w:author="Erin Stephenson" w:date="2019-03-11T15:09:00Z">
        <w:r w:rsidR="00663D4B">
          <w:t xml:space="preserve"> </w:t>
        </w:r>
      </w:ins>
      <w:del w:id="464" w:author="Erin Stephenson" w:date="2019-03-11T15:09:00Z">
        <w:r w:rsidDel="00663D4B">
          <w:delText xml:space="preserve">for </w:delText>
        </w:r>
      </w:del>
      <w:ins w:id="465" w:author="Erin Stephenson" w:date="2019-03-11T15:09:00Z">
        <w:r w:rsidR="00663D4B">
          <w:t xml:space="preserve">from </w:t>
        </w:r>
      </w:ins>
      <w:r>
        <w:t>both male</w:t>
      </w:r>
      <w:del w:id="466" w:author="Erin Stephenson" w:date="2019-03-11T15:09:00Z">
        <w:r w:rsidDel="00663D4B">
          <w:delText>s</w:delText>
        </w:r>
      </w:del>
      <w:r>
        <w:t xml:space="preserve"> and female</w:t>
      </w:r>
      <w:ins w:id="467" w:author="Erin Stephenson" w:date="2019-03-11T15:09:00Z">
        <w:r w:rsidR="00663D4B">
          <w:t xml:space="preserve"> mice</w:t>
        </w:r>
      </w:ins>
      <w:del w:id="468" w:author="Erin Stephenson" w:date="2019-03-11T15:09:00Z">
        <w:r w:rsidDel="00663D4B">
          <w:delText>s</w:delText>
        </w:r>
      </w:del>
      <w:r>
        <w:t xml:space="preserve"> (all p&lt;</w:t>
      </w:r>
      <w:r w:rsidR="00E11990">
        <w:t>0.001</w:t>
      </w:r>
      <w:r w:rsidR="009454E4">
        <w:t>; Figure 3C</w:t>
      </w:r>
      <w:r>
        <w:t xml:space="preserve">).  </w:t>
      </w:r>
    </w:p>
    <w:p w14:paraId="5B53D118" w14:textId="77777777" w:rsidR="007A6E04" w:rsidRDefault="007A6E04" w:rsidP="0087648E"/>
    <w:p w14:paraId="15BC992A" w14:textId="46C81B75" w:rsidR="00B04B43" w:rsidRDefault="009454E4" w:rsidP="0087648E">
      <w:r>
        <w:t xml:space="preserve">To test whether </w:t>
      </w:r>
      <w:del w:id="469" w:author="Erin Stephenson" w:date="2019-03-11T15:13:00Z">
        <w:r w:rsidR="009E23FE" w:rsidDel="009F4F88">
          <w:delText xml:space="preserve">the </w:delText>
        </w:r>
      </w:del>
      <w:del w:id="470" w:author="Erin Stephenson" w:date="2019-03-11T15:14:00Z">
        <w:r w:rsidR="009E23FE" w:rsidDel="009F4F88">
          <w:delText>reductions</w:delText>
        </w:r>
      </w:del>
      <w:ins w:id="471" w:author="Erin Stephenson" w:date="2019-03-11T15:14:00Z">
        <w:r w:rsidR="009F4F88">
          <w:t>the attenuation of</w:t>
        </w:r>
      </w:ins>
      <w:del w:id="472" w:author="Erin Stephenson" w:date="2019-03-11T15:14:00Z">
        <w:r w:rsidR="009E23FE" w:rsidDel="009F4F88">
          <w:delText xml:space="preserve"> in</w:delText>
        </w:r>
      </w:del>
      <w:r w:rsidR="009E23FE">
        <w:t xml:space="preserve"> fat mass</w:t>
      </w:r>
      <w:r>
        <w:t xml:space="preserve"> </w:t>
      </w:r>
      <w:ins w:id="473" w:author="Erin Stephenson" w:date="2019-03-11T15:14:00Z">
        <w:r w:rsidR="009F4F88">
          <w:t xml:space="preserve">gains in muscle </w:t>
        </w:r>
        <w:r w:rsidR="009F4F88" w:rsidRPr="009F4F88">
          <w:rPr>
            <w:i/>
            <w:rPrChange w:id="474" w:author="Erin Stephenson" w:date="2019-03-11T15:14:00Z">
              <w:rPr/>
            </w:rPrChange>
          </w:rPr>
          <w:t>Tsc1</w:t>
        </w:r>
        <w:r w:rsidR="009F4F88">
          <w:t xml:space="preserve"> knockout mice was</w:t>
        </w:r>
      </w:ins>
      <w:del w:id="475" w:author="Erin Stephenson" w:date="2019-03-11T15:14:00Z">
        <w:r w:rsidR="009E23FE" w:rsidDel="009F4F88">
          <w:delText>were</w:delText>
        </w:r>
      </w:del>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 xml:space="preserve">As shown in Figure 3D, </w:t>
      </w:r>
      <w:ins w:id="476" w:author="Erin Stephenson" w:date="2019-03-11T15:11:00Z">
        <w:r w:rsidR="007427F4">
          <w:t xml:space="preserve">compared to wild-type mice, </w:t>
        </w:r>
      </w:ins>
      <w:r w:rsidR="00A22BB0">
        <w:t>both</w:t>
      </w:r>
      <w:r w:rsidR="009F1160">
        <w:t xml:space="preserve"> male and female</w:t>
      </w:r>
      <w:ins w:id="477" w:author="Erin Stephenson" w:date="2019-03-11T15:11:00Z">
        <w:r w:rsidR="00446BC8">
          <w:t xml:space="preserve"> muscle</w:t>
        </w:r>
      </w:ins>
      <w:r w:rsidR="009F1160">
        <w:t xml:space="preserve"> </w:t>
      </w:r>
      <w:ins w:id="478" w:author="Erin Stephenson" w:date="2019-03-11T15:10:00Z">
        <w:r w:rsidR="00446BC8">
          <w:rPr>
            <w:i/>
          </w:rPr>
          <w:t xml:space="preserve">Tsc1 </w:t>
        </w:r>
      </w:ins>
      <w:r w:rsidR="009F1160">
        <w:t xml:space="preserve">knockout mice were more insulin </w:t>
      </w:r>
      <w:ins w:id="479" w:author="Erin Stephenson" w:date="2019-03-11T15:17:00Z">
        <w:r w:rsidR="00041C32">
          <w:t>responsive</w:t>
        </w:r>
      </w:ins>
      <w:del w:id="480" w:author="Erin Stephenson" w:date="2019-03-11T15:17:00Z">
        <w:r w:rsidR="009F1160" w:rsidDel="00041C32">
          <w:delText>sensitive</w:delText>
        </w:r>
      </w:del>
      <w:r w:rsidR="009F1160">
        <w:t xml:space="preserve"> after </w:t>
      </w:r>
      <w:commentRangeStart w:id="481"/>
      <w:r w:rsidR="009F1160">
        <w:t xml:space="preserve">HFD treatment, </w:t>
      </w:r>
      <w:commentRangeEnd w:id="481"/>
      <w:r w:rsidR="00A22BB0">
        <w:rPr>
          <w:rStyle w:val="CommentReference"/>
        </w:rPr>
        <w:commentReference w:id="481"/>
      </w:r>
      <w:r w:rsidR="009F1160">
        <w:t xml:space="preserve">consistent with the hypothesis that the </w:t>
      </w:r>
      <w:del w:id="482" w:author="Erin Stephenson" w:date="2019-03-11T15:13:00Z">
        <w:r w:rsidR="009F1160" w:rsidDel="00A43BE8">
          <w:delText xml:space="preserve">lower </w:delText>
        </w:r>
      </w:del>
      <w:r w:rsidR="009F1160">
        <w:t>adiposity</w:t>
      </w:r>
      <w:ins w:id="483" w:author="Erin Stephenson" w:date="2019-03-11T15:13:00Z">
        <w:r w:rsidR="00A43BE8">
          <w:t xml:space="preserve"> is inversely related to</w:t>
        </w:r>
      </w:ins>
      <w:del w:id="484" w:author="Erin Stephenson" w:date="2019-03-11T15:13:00Z">
        <w:r w:rsidR="009F1160" w:rsidDel="00A43BE8">
          <w:delText xml:space="preserve"> results in improved</w:delText>
        </w:r>
      </w:del>
      <w:r w:rsidR="009F1160">
        <w:t xml:space="preserve"> insulin sensitivity.</w:t>
      </w:r>
      <w:r w:rsidR="0087648E">
        <w:t xml:space="preserve">  These data support the hypothesis that</w:t>
      </w:r>
      <w:ins w:id="485" w:author="Erin Stephenson" w:date="2019-03-11T15:21:00Z">
        <w:r w:rsidR="00136D4C">
          <w:t xml:space="preserve"> mice with</w:t>
        </w:r>
      </w:ins>
      <w:r w:rsidR="0087648E">
        <w:t xml:space="preserve"> muscle </w:t>
      </w:r>
      <w:r w:rsidR="0087648E">
        <w:rPr>
          <w:i/>
        </w:rPr>
        <w:t xml:space="preserve">Tsc1I </w:t>
      </w:r>
      <w:r w:rsidR="0087648E">
        <w:t xml:space="preserve">knockout </w:t>
      </w:r>
      <w:del w:id="486" w:author="Erin Stephenson" w:date="2019-03-11T15:20:00Z">
        <w:r w:rsidR="0087648E" w:rsidDel="00041C32">
          <w:delText xml:space="preserve">prevents </w:delText>
        </w:r>
      </w:del>
      <w:ins w:id="487" w:author="Erin Stephenson" w:date="2019-03-11T15:20:00Z">
        <w:r w:rsidR="00041C32">
          <w:t xml:space="preserve">are protected from </w:t>
        </w:r>
      </w:ins>
      <w:r w:rsidR="0087648E">
        <w:t xml:space="preserve">adipose tissue expansion </w:t>
      </w:r>
      <w:del w:id="488" w:author="Erin Stephenson" w:date="2019-03-11T15:21:00Z">
        <w:r w:rsidR="0087648E" w:rsidDel="00136D4C">
          <w:delText xml:space="preserve">during </w:delText>
        </w:r>
      </w:del>
      <w:ins w:id="489" w:author="Erin Stephenson" w:date="2019-03-11T15:21:00Z">
        <w:r w:rsidR="00136D4C">
          <w:t xml:space="preserve">in response to </w:t>
        </w:r>
      </w:ins>
      <w:r w:rsidR="0087648E">
        <w:t>a high fat diet</w:t>
      </w:r>
      <w:ins w:id="490" w:author="Erin Stephenson" w:date="2019-03-11T15:20:00Z">
        <w:r w:rsidR="00041C32">
          <w:t>.</w:t>
        </w:r>
      </w:ins>
      <w:del w:id="491" w:author="Erin Stephenson" w:date="2019-03-11T15:20:00Z">
        <w:r w:rsidR="0087648E" w:rsidDel="00041C32">
          <w:delText xml:space="preserve">, </w:delText>
        </w:r>
        <w:r w:rsidR="00EC0891" w:rsidDel="00041C32">
          <w:delText xml:space="preserve">and </w:delText>
        </w:r>
      </w:del>
      <w:del w:id="492" w:author="Erin Stephenson" w:date="2019-03-11T15:17:00Z">
        <w:r w:rsidR="00EC0891" w:rsidDel="00041C32">
          <w:delText xml:space="preserve">is </w:delText>
        </w:r>
      </w:del>
      <w:del w:id="493" w:author="Erin Stephenson" w:date="2019-03-11T15:20:00Z">
        <w:r w:rsidR="00EC0891" w:rsidDel="00041C32">
          <w:delText>consistent with elevated energy expenditure.</w:delText>
        </w:r>
        <w:r w:rsidR="0087648E" w:rsidDel="00041C32">
          <w:delText xml:space="preserve"> </w:delText>
        </w:r>
      </w:del>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15AC41BB" w:rsidR="00F82FCB" w:rsidRDefault="0032099B" w:rsidP="003669B1">
      <w:del w:id="494" w:author="Erin Stephenson" w:date="2019-03-11T15:21:00Z">
        <w:r w:rsidDel="001E44FD">
          <w:delText>In order t</w:delText>
        </w:r>
      </w:del>
      <w:ins w:id="495" w:author="Erin Stephenson" w:date="2019-03-11T15:21:00Z">
        <w:r w:rsidR="001E44FD">
          <w:t>T</w:t>
        </w:r>
      </w:ins>
      <w:r>
        <w:t xml:space="preserve">o gain </w:t>
      </w:r>
      <w:ins w:id="496" w:author="Erin Stephenson" w:date="2019-03-11T15:25:00Z">
        <w:r w:rsidR="00510897">
          <w:t xml:space="preserve">further </w:t>
        </w:r>
      </w:ins>
      <w:del w:id="497" w:author="Erin Stephenson" w:date="2019-03-11T15:21:00Z">
        <w:r w:rsidDel="001E44FD">
          <w:delText xml:space="preserve">some </w:delText>
        </w:r>
      </w:del>
      <w:r>
        <w:t xml:space="preserve">insight into the </w:t>
      </w:r>
      <w:ins w:id="498" w:author="Erin Stephenson" w:date="2019-03-11T15:23:00Z">
        <w:r w:rsidR="003A3449">
          <w:t>mTORC1 activity</w:t>
        </w:r>
      </w:ins>
      <w:ins w:id="499" w:author="Erin Stephenson" w:date="2019-03-11T15:24:00Z">
        <w:r w:rsidR="003A3449">
          <w:t>-</w:t>
        </w:r>
      </w:ins>
      <w:ins w:id="500" w:author="Erin Stephenson" w:date="2019-03-11T15:23:00Z">
        <w:r w:rsidR="003A3449">
          <w:t xml:space="preserve">driven </w:t>
        </w:r>
      </w:ins>
      <w:del w:id="501" w:author="Erin Stephenson" w:date="2019-03-11T15:25:00Z">
        <w:r w:rsidDel="00510897">
          <w:delText xml:space="preserve">changes </w:delText>
        </w:r>
      </w:del>
      <w:ins w:id="502" w:author="Erin Stephenson" w:date="2019-03-11T15:25:00Z">
        <w:r w:rsidR="00510897">
          <w:t xml:space="preserve">mechanisms </w:t>
        </w:r>
      </w:ins>
      <w:ins w:id="503" w:author="Erin Stephenson" w:date="2019-03-11T15:24:00Z">
        <w:r w:rsidR="003A3449">
          <w:t xml:space="preserve">within skeletal muscle </w:t>
        </w:r>
      </w:ins>
      <w:ins w:id="504" w:author="Erin Stephenson" w:date="2019-03-11T15:23:00Z">
        <w:r w:rsidR="003A3449">
          <w:t xml:space="preserve">that </w:t>
        </w:r>
      </w:ins>
      <w:ins w:id="505" w:author="Erin Stephenson" w:date="2019-03-11T15:24:00Z">
        <w:r w:rsidR="00745B67">
          <w:t xml:space="preserve">help </w:t>
        </w:r>
      </w:ins>
      <w:ins w:id="506" w:author="Erin Stephenson" w:date="2019-03-11T15:23:00Z">
        <w:r w:rsidR="003A3449">
          <w:t xml:space="preserve">protect </w:t>
        </w:r>
      </w:ins>
      <w:ins w:id="507" w:author="Erin Stephenson" w:date="2019-03-11T15:24:00Z">
        <w:r w:rsidR="00745B67" w:rsidRPr="00745B67">
          <w:rPr>
            <w:i/>
            <w:rPrChange w:id="508" w:author="Erin Stephenson" w:date="2019-03-11T15:24:00Z">
              <w:rPr/>
            </w:rPrChange>
          </w:rPr>
          <w:t xml:space="preserve">Tsc1 </w:t>
        </w:r>
        <w:r w:rsidR="00745B67">
          <w:t>knockout mice from</w:t>
        </w:r>
      </w:ins>
      <w:ins w:id="509" w:author="Erin Stephenson" w:date="2019-03-11T15:23:00Z">
        <w:r w:rsidR="003A3449">
          <w:t xml:space="preserve"> diet-induced obesity</w:t>
        </w:r>
      </w:ins>
      <w:del w:id="510" w:author="Erin Stephenson" w:date="2019-03-11T15:24:00Z">
        <w:r w:rsidDel="003A3449">
          <w:delText>that are occurring within</w:delText>
        </w:r>
      </w:del>
      <w:del w:id="511" w:author="Erin Stephenson" w:date="2019-03-11T15:22:00Z">
        <w:r w:rsidDel="003A3449">
          <w:delText xml:space="preserve"> the </w:delText>
        </w:r>
      </w:del>
      <w:del w:id="512" w:author="Erin Stephenson" w:date="2019-03-11T15:24:00Z">
        <w:r w:rsidDel="003A3449">
          <w:delText xml:space="preserve">muscle </w:delText>
        </w:r>
      </w:del>
      <w:del w:id="513" w:author="Erin Stephenson" w:date="2019-03-11T15:22:00Z">
        <w:r w:rsidDel="003A3449">
          <w:delText xml:space="preserve">tissue </w:delText>
        </w:r>
      </w:del>
      <w:del w:id="514" w:author="Erin Stephenson" w:date="2019-03-11T15:23:00Z">
        <w:r w:rsidDel="003A3449">
          <w:delText xml:space="preserve">that may </w:delText>
        </w:r>
      </w:del>
      <w:del w:id="515" w:author="Erin Stephenson" w:date="2019-03-11T15:21:00Z">
        <w:r w:rsidDel="001E44FD">
          <w:delText>result in the resistance to</w:delText>
        </w:r>
      </w:del>
      <w:del w:id="516" w:author="Erin Stephenson" w:date="2019-03-11T15:23:00Z">
        <w:r w:rsidDel="003A3449">
          <w:delText xml:space="preserve"> diet-induced obesity </w:delText>
        </w:r>
      </w:del>
      <w:del w:id="517" w:author="Erin Stephenson" w:date="2019-03-11T15:24:00Z">
        <w:r w:rsidDel="003A3449">
          <w:delText xml:space="preserve">in response to muscle </w:delText>
        </w:r>
        <w:r w:rsidRPr="0032099B" w:rsidDel="003A3449">
          <w:rPr>
            <w:i/>
          </w:rPr>
          <w:delText>Tsc1</w:delText>
        </w:r>
        <w:r w:rsidDel="003A3449">
          <w:delText xml:space="preserve"> knockout</w:delText>
        </w:r>
      </w:del>
      <w:r>
        <w:t xml:space="preserve">, we performed RNA sequencing studies.  </w:t>
      </w:r>
      <w:r w:rsidR="006E719C">
        <w:t>W</w:t>
      </w:r>
      <w:r>
        <w:t xml:space="preserve">e identified </w:t>
      </w:r>
      <w:r w:rsidR="00496562">
        <w:t>4403</w:t>
      </w:r>
      <w:r>
        <w:t xml:space="preserve"> significantly differentially expressed genes </w:t>
      </w:r>
      <w:commentRangeStart w:id="518"/>
      <w:r>
        <w:t>in these animals</w:t>
      </w:r>
      <w:commentRangeEnd w:id="518"/>
      <w:r w:rsidR="00EA7C3E">
        <w:rPr>
          <w:rStyle w:val="CommentReference"/>
        </w:rPr>
        <w:commentReference w:id="518"/>
      </w:r>
      <w:r>
        <w:t xml:space="preserve">, including </w:t>
      </w:r>
      <w:r w:rsidR="00496562">
        <w:t>2464</w:t>
      </w:r>
      <w:r>
        <w:t xml:space="preserve"> upregulated genes and </w:t>
      </w:r>
      <w:r w:rsidR="00496562">
        <w:t>1939</w:t>
      </w:r>
      <w:r>
        <w:t xml:space="preserve"> downregulated genes (see Supplementary Table 1</w:t>
      </w:r>
      <w:r w:rsidR="00834945">
        <w:t xml:space="preserve"> for complete list</w:t>
      </w:r>
      <w:r>
        <w:t xml:space="preserve">).  To gain </w:t>
      </w:r>
      <w:del w:id="519" w:author="Erin Stephenson" w:date="2019-03-11T15:27:00Z">
        <w:r w:rsidDel="0073183A">
          <w:delText xml:space="preserve">some </w:delText>
        </w:r>
      </w:del>
      <w:r>
        <w:t>insight</w:t>
      </w:r>
      <w:del w:id="520" w:author="Erin Stephenson" w:date="2019-03-11T15:27:00Z">
        <w:r w:rsidDel="0073183A">
          <w:delText>s</w:delText>
        </w:r>
      </w:del>
      <w:r>
        <w:t xml:space="preserve"> into the pathways and networks associated with these </w:t>
      </w:r>
      <w:ins w:id="521" w:author="Erin Stephenson" w:date="2019-03-11T15:27:00Z">
        <w:r w:rsidR="0073183A">
          <w:t xml:space="preserve">differentially expressed </w:t>
        </w:r>
      </w:ins>
      <w:r>
        <w:t xml:space="preserve">genes, we </w:t>
      </w:r>
      <w:commentRangeStart w:id="522"/>
      <w:r>
        <w:t xml:space="preserve">performed </w:t>
      </w:r>
      <w:r w:rsidR="00C21535">
        <w:t>gene-set enrichment analyses</w:t>
      </w:r>
      <w:commentRangeEnd w:id="522"/>
      <w:r w:rsidR="0073183A">
        <w:rPr>
          <w:rStyle w:val="CommentReference"/>
        </w:rPr>
        <w:commentReference w:id="522"/>
      </w:r>
      <w:ins w:id="523" w:author="Erin Stephenson" w:date="2019-03-11T15:27:00Z">
        <w:r w:rsidR="0073183A">
          <w:t>,</w:t>
        </w:r>
      </w:ins>
      <w:r w:rsidR="00C21535">
        <w:t xml:space="preserve"> </w:t>
      </w:r>
      <w:del w:id="524" w:author="Erin Stephenson" w:date="2019-03-11T15:27:00Z">
        <w:r w:rsidDel="0073183A">
          <w:delText>on this dataset</w:delText>
        </w:r>
        <w:r w:rsidR="003F5B88" w:rsidDel="0073183A">
          <w:delText xml:space="preserve">, </w:delText>
        </w:r>
      </w:del>
      <w:r w:rsidR="003F5B88">
        <w:t>finding 674 differentially regulated gene sets</w:t>
      </w:r>
      <w:r w:rsidR="00DB5881">
        <w:t xml:space="preserve"> (see Supplementary Table 2)</w:t>
      </w:r>
      <w:r>
        <w:t xml:space="preserve">. </w:t>
      </w:r>
      <w:r w:rsidR="00DB5881">
        <w:t xml:space="preserve">Among the significantly enriched gene sets </w:t>
      </w:r>
      <w:r w:rsidR="00863DEF">
        <w:t xml:space="preserve">were </w:t>
      </w:r>
      <w:r>
        <w:t xml:space="preserve">genes </w:t>
      </w:r>
      <w:ins w:id="525" w:author="Erin Stephenson" w:date="2019-03-11T15:28:00Z">
        <w:r w:rsidR="0073183A">
          <w:t xml:space="preserve">also </w:t>
        </w:r>
      </w:ins>
      <w:r>
        <w:t xml:space="preserve">regulated by </w:t>
      </w:r>
      <w:r w:rsidRPr="004D440C">
        <w:rPr>
          <w:i/>
        </w:rPr>
        <w:t>Tsc2</w:t>
      </w:r>
      <w:r>
        <w:t xml:space="preserve"> deletion in MEFs</w:t>
      </w:r>
      <w:ins w:id="526" w:author="Erin Stephenson" w:date="2019-03-11T15:29:00Z">
        <w:r w:rsidR="00707E83">
          <w:t>,</w:t>
        </w:r>
      </w:ins>
      <w:r>
        <w:t xml:space="preserve"> and by treatment with rapamycin </w:t>
      </w:r>
      <w:r>
        <w:fldChar w:fldCharType="begin" w:fldLock="1"/>
      </w:r>
      <w:r w:rsidR="007151C0">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3]","plainTextFormattedCitation":"[46,53]","previouslyFormattedCitation":"[52,53]"},"properties":{"noteIndex":0},"schema":"https://github.com/citation-style-language/schema/raw/master/csl-citation.json"}</w:instrText>
      </w:r>
      <w:r>
        <w:fldChar w:fldCharType="separate"/>
      </w:r>
      <w:r w:rsidR="007151C0" w:rsidRPr="007151C0">
        <w:rPr>
          <w:noProof/>
        </w:rPr>
        <w:t>[46,53]</w:t>
      </w:r>
      <w:r>
        <w:fldChar w:fldCharType="end"/>
      </w:r>
      <w:r w:rsidR="007E574F">
        <w:t xml:space="preserve">, indicating there are a core set of mTORC1 dependent genes </w:t>
      </w:r>
      <w:ins w:id="527" w:author="Erin Stephenson" w:date="2019-03-11T15:30:00Z">
        <w:r w:rsidR="00707E83">
          <w:t xml:space="preserve">that are similarly </w:t>
        </w:r>
      </w:ins>
      <w:del w:id="528" w:author="Erin Stephenson" w:date="2019-03-11T15:30:00Z">
        <w:r w:rsidR="007E574F" w:rsidDel="00707E83">
          <w:delText xml:space="preserve">in </w:delText>
        </w:r>
      </w:del>
      <w:ins w:id="529" w:author="Erin Stephenson" w:date="2019-03-11T15:30:00Z">
        <w:r w:rsidR="00707E83">
          <w:t xml:space="preserve">regulated across </w:t>
        </w:r>
      </w:ins>
      <w:del w:id="530" w:author="Erin Stephenson" w:date="2019-03-11T15:30:00Z">
        <w:r w:rsidR="007E574F" w:rsidDel="00707E83">
          <w:delText xml:space="preserve">many </w:delText>
        </w:r>
      </w:del>
      <w:ins w:id="531" w:author="Erin Stephenson" w:date="2019-03-11T15:30:00Z">
        <w:r w:rsidR="00707E83">
          <w:t xml:space="preserve">different </w:t>
        </w:r>
      </w:ins>
      <w:r w:rsidR="007E574F">
        <w:t>tissue</w:t>
      </w:r>
      <w:ins w:id="532" w:author="Erin Stephenson" w:date="2019-03-11T15:30:00Z">
        <w:r w:rsidR="00707E83">
          <w:t>s</w:t>
        </w:r>
      </w:ins>
      <w:del w:id="533" w:author="Erin Stephenson" w:date="2019-03-11T15:30:00Z">
        <w:r w:rsidR="007E574F" w:rsidDel="00707E83">
          <w:delText xml:space="preserve"> types</w:delText>
        </w:r>
      </w:del>
      <w:r w:rsidR="007E574F">
        <w:t xml:space="preserve">.  </w:t>
      </w:r>
      <w:r w:rsidR="00CC1398">
        <w:t>Consistent with this</w:t>
      </w:r>
      <w:ins w:id="534" w:author="Erin Stephenson" w:date="2019-03-11T15:30:00Z">
        <w:r w:rsidR="003116E9">
          <w:t xml:space="preserve"> observation</w:t>
        </w:r>
      </w:ins>
      <w:r w:rsidR="00CC1398">
        <w:t>, we</w:t>
      </w:r>
      <w:r w:rsidR="007E574F">
        <w:t xml:space="preserve"> found that 58% of the differentially expressed genes in our muscles overlapped with </w:t>
      </w:r>
      <w:r w:rsidR="00C00B6F">
        <w:t xml:space="preserve">previously published </w:t>
      </w:r>
      <w:r w:rsidR="007E574F">
        <w:t xml:space="preserve">differentially expressed genes in </w:t>
      </w:r>
      <w:r w:rsidR="007E574F">
        <w:rPr>
          <w:i/>
        </w:rPr>
        <w:t>Tsc2</w:t>
      </w:r>
      <w:r w:rsidR="007E574F">
        <w:t xml:space="preserve"> knockout MEFs </w:t>
      </w:r>
      <w:r w:rsidR="007E574F">
        <w:fldChar w:fldCharType="begin" w:fldLock="1"/>
      </w:r>
      <w:r w:rsidR="007151C0">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53]"},"properties":{"noteIndex":0},"schema":"https://github.com/citation-style-language/schema/raw/master/csl-citation.json"}</w:instrText>
      </w:r>
      <w:r w:rsidR="007E574F">
        <w:fldChar w:fldCharType="separate"/>
      </w:r>
      <w:r w:rsidR="007151C0" w:rsidRPr="007151C0">
        <w:rPr>
          <w:noProof/>
        </w:rPr>
        <w:t>[46]</w:t>
      </w:r>
      <w:r w:rsidR="007E574F">
        <w:fldChar w:fldCharType="end"/>
      </w:r>
      <w:r>
        <w:t>.</w:t>
      </w:r>
      <w:r w:rsidR="007E574F" w:rsidRPr="007E574F">
        <w:t xml:space="preserve"> </w:t>
      </w:r>
      <w:ins w:id="535" w:author="Erin Stephenson" w:date="2019-03-11T15:31:00Z">
        <w:r w:rsidR="003116E9">
          <w:t>Additionally, w</w:t>
        </w:r>
      </w:ins>
      <w:del w:id="536" w:author="Erin Stephenson" w:date="2019-03-11T15:31:00Z">
        <w:r w:rsidR="00C00B6F" w:rsidDel="003116E9">
          <w:delText>W</w:delText>
        </w:r>
      </w:del>
      <w:r w:rsidR="007E574F">
        <w:t xml:space="preserve">e identified several </w:t>
      </w:r>
      <w:commentRangeStart w:id="537"/>
      <w:ins w:id="538" w:author="Erin Stephenson" w:date="2019-03-11T15:34:00Z">
        <w:r w:rsidR="00D06530">
          <w:t>other</w:t>
        </w:r>
        <w:commentRangeEnd w:id="537"/>
        <w:r w:rsidR="00D06530">
          <w:rPr>
            <w:rStyle w:val="CommentReference"/>
          </w:rPr>
          <w:commentReference w:id="537"/>
        </w:r>
        <w:r w:rsidR="00D06530">
          <w:t xml:space="preserve"> </w:t>
        </w:r>
      </w:ins>
      <w:r w:rsidR="007E574F">
        <w:t>gene sets that were upregulated</w:t>
      </w:r>
      <w:ins w:id="539" w:author="Erin Stephenson" w:date="2019-03-11T15:31:00Z">
        <w:r w:rsidR="003116E9">
          <w:t>,</w:t>
        </w:r>
      </w:ins>
      <w:r w:rsidR="007E574F">
        <w:t xml:space="preserve"> including IGF1 </w:t>
      </w:r>
      <w:r w:rsidR="007E574F">
        <w:lastRenderedPageBreak/>
        <w:t xml:space="preserve">targets in MCF-7 cells </w:t>
      </w:r>
      <w:r w:rsidR="007E574F">
        <w:fldChar w:fldCharType="begin" w:fldLock="1"/>
      </w:r>
      <w:r w:rsidR="00B421EE">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4]"},"properties":{"noteIndex":0},"schema":"https://github.com/citation-style-language/schema/raw/master/csl-citation.json"}</w:instrText>
      </w:r>
      <w:r w:rsidR="007E574F">
        <w:fldChar w:fldCharType="separate"/>
      </w:r>
      <w:r w:rsidR="00B421EE" w:rsidRPr="00B421EE">
        <w:rPr>
          <w:noProof/>
        </w:rPr>
        <w:t>[54]</w:t>
      </w:r>
      <w:r w:rsidR="007E574F">
        <w:fldChar w:fldCharType="end"/>
      </w:r>
      <w:r w:rsidR="007E574F">
        <w:t xml:space="preserve">, </w:t>
      </w:r>
      <w:del w:id="540" w:author="Erin Stephenson" w:date="2019-03-11T15:31:00Z">
        <w:r w:rsidR="007E574F" w:rsidDel="003116E9">
          <w:delText xml:space="preserve">those </w:delText>
        </w:r>
      </w:del>
      <w:ins w:id="541" w:author="Erin Stephenson" w:date="2019-03-11T15:31:00Z">
        <w:r w:rsidR="003116E9">
          <w:t xml:space="preserve">genes </w:t>
        </w:r>
      </w:ins>
      <w:r w:rsidR="007E574F">
        <w:t xml:space="preserve">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w:t>
      </w:r>
      <w:commentRangeStart w:id="542"/>
      <w:r w:rsidR="00D5799A">
        <w:t xml:space="preserve">(Figure </w:t>
      </w:r>
      <w:r w:rsidR="000A6497">
        <w:t>4</w:t>
      </w:r>
      <w:r w:rsidR="006E719C">
        <w:t>A</w:t>
      </w:r>
      <w:r w:rsidR="00D5799A">
        <w:t xml:space="preserve">), </w:t>
      </w:r>
      <w:commentRangeEnd w:id="542"/>
      <w:r w:rsidR="008B409A">
        <w:rPr>
          <w:rStyle w:val="CommentReference"/>
        </w:rPr>
        <w:commentReference w:id="542"/>
      </w:r>
      <w:r w:rsidR="00D5799A">
        <w:t xml:space="preserve">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w:t>
      </w:r>
      <w:commentRangeStart w:id="543"/>
      <w:r w:rsidR="00D5799A">
        <w:t xml:space="preserve">Figure </w:t>
      </w:r>
      <w:r w:rsidR="000A6497">
        <w:t>4</w:t>
      </w:r>
      <w:r w:rsidR="006E719C">
        <w:t>B</w:t>
      </w:r>
      <w:commentRangeEnd w:id="543"/>
      <w:r w:rsidR="00A31CA8">
        <w:rPr>
          <w:rStyle w:val="CommentReference"/>
        </w:rPr>
        <w:commentReference w:id="543"/>
      </w:r>
      <w:r w:rsidR="00B04B43">
        <w:t>).</w:t>
      </w:r>
    </w:p>
    <w:p w14:paraId="59D0B110" w14:textId="77777777" w:rsidR="00F82FCB" w:rsidRDefault="00F82FCB" w:rsidP="003669B1"/>
    <w:p w14:paraId="110F4F58" w14:textId="77777777" w:rsidR="00B0472F" w:rsidRDefault="007E574F" w:rsidP="003669B1">
      <w:pPr>
        <w:rPr>
          <w:ins w:id="544" w:author="Erin Stephenson" w:date="2019-03-11T15:51:00Z"/>
        </w:rPr>
      </w:pPr>
      <w:r>
        <w:t xml:space="preserve">We </w:t>
      </w:r>
      <w:del w:id="545" w:author="Erin Stephenson" w:date="2019-03-11T15:36:00Z">
        <w:r w:rsidR="00F82FCB" w:rsidDel="00D06530">
          <w:delText xml:space="preserve">next </w:delText>
        </w:r>
      </w:del>
      <w:ins w:id="546" w:author="Erin Stephenson" w:date="2019-03-11T15:36:00Z">
        <w:r w:rsidR="00D06530">
          <w:t xml:space="preserve">also </w:t>
        </w:r>
      </w:ins>
      <w:r>
        <w:t xml:space="preserve">evaluated </w:t>
      </w:r>
      <w:ins w:id="547" w:author="Erin Stephenson" w:date="2019-03-11T15:47:00Z">
        <w:r w:rsidR="00063E75">
          <w:t xml:space="preserve">transcriptional </w:t>
        </w:r>
      </w:ins>
      <w:r>
        <w:t>markers of muscle fiber type</w:t>
      </w:r>
      <w:del w:id="548" w:author="Erin Stephenson" w:date="2019-03-11T15:36:00Z">
        <w:r w:rsidDel="00D06530">
          <w:delText>s</w:delText>
        </w:r>
      </w:del>
      <w:r>
        <w:t xml:space="preserve"> and observed increases in Type I</w:t>
      </w:r>
      <w:r w:rsidR="00F82FCB">
        <w:t xml:space="preserve"> oxidative</w:t>
      </w:r>
      <w:r>
        <w:t xml:space="preserve"> fiber markers</w:t>
      </w:r>
      <w:ins w:id="549" w:author="Erin Stephenson" w:date="2019-03-11T15:37:00Z">
        <w:r w:rsidR="00D06530">
          <w:t>,</w:t>
        </w:r>
      </w:ins>
      <w:r>
        <w:t xml:space="preserve"> including </w:t>
      </w:r>
      <w:r w:rsidRPr="007E574F">
        <w:rPr>
          <w:i/>
        </w:rPr>
        <w:t>Myh7</w:t>
      </w:r>
      <w:r>
        <w:t xml:space="preserve"> and </w:t>
      </w:r>
      <w:r w:rsidRPr="007E574F">
        <w:rPr>
          <w:i/>
        </w:rPr>
        <w:t>Atp2a2</w:t>
      </w:r>
      <w:del w:id="550" w:author="Erin Stephenson" w:date="2019-03-11T15:37:00Z">
        <w:r w:rsidDel="00D06530">
          <w:delText xml:space="preserve"> </w:delText>
        </w:r>
      </w:del>
      <w:ins w:id="551" w:author="Erin Stephenson" w:date="2019-03-11T15:37:00Z">
        <w:r w:rsidR="00D06530">
          <w:t xml:space="preserve">, </w:t>
        </w:r>
      </w:ins>
      <w:r w:rsidR="00F82FCB">
        <w:t>along with a downregulation of glycolytic fiber type markers</w:t>
      </w:r>
      <w:ins w:id="552" w:author="Erin Stephenson" w:date="2019-03-11T15:37:00Z">
        <w:r w:rsidR="00D06530">
          <w:t>,</w:t>
        </w:r>
      </w:ins>
      <w:r w:rsidR="00F82FCB">
        <w:t xml:space="preserve">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776D93">
        <w:t>4C</w:t>
      </w:r>
      <w:r w:rsidR="00F82FCB">
        <w:t xml:space="preserve">). </w:t>
      </w:r>
      <w:del w:id="553" w:author="Erin Stephenson" w:date="2019-03-11T15:38:00Z">
        <w:r w:rsidR="00F82FCB" w:rsidDel="004C5453">
          <w:delText xml:space="preserve">  </w:delText>
        </w:r>
      </w:del>
      <w:ins w:id="554" w:author="Erin Stephenson" w:date="2019-03-11T15:38:00Z">
        <w:r w:rsidR="004C5453">
          <w:t>Th</w:t>
        </w:r>
      </w:ins>
      <w:ins w:id="555" w:author="Erin Stephenson" w:date="2019-03-11T15:39:00Z">
        <w:r w:rsidR="004C5453">
          <w:t>ese data</w:t>
        </w:r>
      </w:ins>
      <w:ins w:id="556" w:author="Erin Stephenson" w:date="2019-03-11T15:49:00Z">
        <w:r w:rsidR="00912A98">
          <w:t xml:space="preserve"> </w:t>
        </w:r>
      </w:ins>
      <w:ins w:id="557" w:author="Erin Stephenson" w:date="2019-03-11T15:39:00Z">
        <w:r w:rsidR="004C5453">
          <w:t>suggest that skeletal muscle mTORC1 activation increases the oxidative profile of skeletal muscle</w:t>
        </w:r>
        <w:r w:rsidR="00063E75">
          <w:t xml:space="preserve">. These findings are </w:t>
        </w:r>
      </w:ins>
      <w:ins w:id="558" w:author="Erin Stephenson" w:date="2019-03-11T15:40:00Z">
        <w:r w:rsidR="004C5453">
          <w:t>c</w:t>
        </w:r>
      </w:ins>
      <w:del w:id="559" w:author="Erin Stephenson" w:date="2019-03-11T15:40:00Z">
        <w:r w:rsidR="00F82FCB" w:rsidDel="004C5453">
          <w:delText>C</w:delText>
        </w:r>
      </w:del>
      <w:r w:rsidR="00F82FCB">
        <w:t>onsistent with</w:t>
      </w:r>
      <w:del w:id="560" w:author="Erin Stephenson" w:date="2019-03-11T15:42:00Z">
        <w:r w:rsidR="00F82FCB" w:rsidDel="004F3617">
          <w:delText xml:space="preserve"> </w:delText>
        </w:r>
      </w:del>
      <w:del w:id="561" w:author="Erin Stephenson" w:date="2019-03-11T15:40:00Z">
        <w:r w:rsidR="00F82FCB" w:rsidDel="004C5453">
          <w:delText xml:space="preserve">this and previous studies on </w:delText>
        </w:r>
        <w:r w:rsidR="00F82FCB" w:rsidRPr="00F82FCB" w:rsidDel="004C5453">
          <w:rPr>
            <w:i/>
          </w:rPr>
          <w:delText>Tsc1</w:delText>
        </w:r>
        <w:r w:rsidR="00F82FCB" w:rsidDel="004C5453">
          <w:delText xml:space="preserve"> knockout muscles we </w:delText>
        </w:r>
      </w:del>
      <w:ins w:id="562" w:author="Erin Stephenson" w:date="2019-03-11T15:42:00Z">
        <w:r w:rsidR="004F3617">
          <w:t xml:space="preserve"> our</w:t>
        </w:r>
      </w:ins>
      <w:ins w:id="563" w:author="Erin Stephenson" w:date="2019-03-11T15:40:00Z">
        <w:r w:rsidR="004C5453">
          <w:t xml:space="preserve"> </w:t>
        </w:r>
      </w:ins>
      <w:r w:rsidR="00F82FCB">
        <w:t>observ</w:t>
      </w:r>
      <w:ins w:id="564" w:author="Erin Stephenson" w:date="2019-03-11T15:41:00Z">
        <w:r w:rsidR="004C5453">
          <w:t xml:space="preserve">ation that skeletal muscle from </w:t>
        </w:r>
        <w:r w:rsidR="004C5453" w:rsidRPr="004C5453">
          <w:rPr>
            <w:i/>
            <w:rPrChange w:id="565" w:author="Erin Stephenson" w:date="2019-03-11T15:41:00Z">
              <w:rPr/>
            </w:rPrChange>
          </w:rPr>
          <w:t>Tsc1</w:t>
        </w:r>
        <w:r w:rsidR="004C5453">
          <w:t xml:space="preserve"> ablated mice has</w:t>
        </w:r>
      </w:ins>
      <w:del w:id="566" w:author="Erin Stephenson" w:date="2019-03-11T15:41:00Z">
        <w:r w:rsidR="00F82FCB" w:rsidDel="004C5453">
          <w:delText>ed</w:delText>
        </w:r>
      </w:del>
      <w:r w:rsidR="00F82FCB">
        <w:t xml:space="preserve"> substantially more NADH </w:t>
      </w:r>
      <w:ins w:id="567" w:author="Erin Stephenson" w:date="2019-03-11T15:42:00Z">
        <w:r w:rsidR="005731CE">
          <w:t>activity</w:t>
        </w:r>
      </w:ins>
      <w:ins w:id="568" w:author="Erin Stephenson" w:date="2019-03-11T15:47:00Z">
        <w:r w:rsidR="00063E75">
          <w:t xml:space="preserve"> </w:t>
        </w:r>
      </w:ins>
      <w:del w:id="569" w:author="Erin Stephenson" w:date="2019-03-11T15:42:00Z">
        <w:r w:rsidR="00F82FCB" w:rsidDel="004F3617">
          <w:delText xml:space="preserve">staining of cryopreserved muscle sections </w:delText>
        </w:r>
      </w:del>
      <w:r w:rsidR="00F82FCB">
        <w:t xml:space="preserve">(Figure </w:t>
      </w:r>
      <w:r w:rsidR="00396722">
        <w:t>4D</w:t>
      </w:r>
      <w:r w:rsidR="00F82FCB">
        <w:t>)</w:t>
      </w:r>
      <w:ins w:id="570" w:author="Erin Stephenson" w:date="2019-03-11T15:49:00Z">
        <w:r w:rsidR="00912A98">
          <w:t xml:space="preserve">, </w:t>
        </w:r>
        <w:commentRangeStart w:id="571"/>
        <w:r w:rsidR="00912A98">
          <w:t>a</w:t>
        </w:r>
      </w:ins>
      <w:ins w:id="572" w:author="Erin Stephenson" w:date="2019-03-11T15:50:00Z">
        <w:r w:rsidR="00912A98">
          <w:t>s well as findings from</w:t>
        </w:r>
      </w:ins>
      <w:ins w:id="573" w:author="Erin Stephenson" w:date="2019-03-11T15:49:00Z">
        <w:r w:rsidR="00912A98">
          <w:t xml:space="preserve"> previous studies on </w:t>
        </w:r>
        <w:r w:rsidR="00912A98" w:rsidRPr="00F82FCB">
          <w:rPr>
            <w:i/>
          </w:rPr>
          <w:t>Tsc1</w:t>
        </w:r>
        <w:r w:rsidR="00912A98">
          <w:t xml:space="preserve"> knockout muscles</w:t>
        </w:r>
      </w:ins>
      <w:commentRangeEnd w:id="571"/>
      <w:ins w:id="574" w:author="Erin Stephenson" w:date="2019-03-11T15:50:00Z">
        <w:r w:rsidR="00915FD4">
          <w:rPr>
            <w:rStyle w:val="CommentReference"/>
          </w:rPr>
          <w:commentReference w:id="571"/>
        </w:r>
      </w:ins>
      <w:r w:rsidR="00F82FCB">
        <w:t>.</w:t>
      </w:r>
      <w:r w:rsidR="004905D8">
        <w:t xml:space="preserve">  </w:t>
      </w:r>
    </w:p>
    <w:p w14:paraId="6DBD8E86" w14:textId="77777777" w:rsidR="00B0472F" w:rsidRDefault="00B0472F" w:rsidP="003669B1">
      <w:pPr>
        <w:rPr>
          <w:ins w:id="575" w:author="Erin Stephenson" w:date="2019-03-11T15:51:00Z"/>
        </w:rPr>
      </w:pPr>
    </w:p>
    <w:p w14:paraId="7AA0CBBF" w14:textId="1343794D" w:rsidR="00F82FCB" w:rsidRDefault="003F7532" w:rsidP="003669B1">
      <w:commentRangeStart w:id="576"/>
      <w:del w:id="577" w:author="Erin Stephenson" w:date="2019-03-11T15:56:00Z">
        <w:r w:rsidDel="00B0472F">
          <w:delText xml:space="preserve">In </w:delText>
        </w:r>
      </w:del>
      <w:ins w:id="578" w:author="Erin Stephenson" w:date="2019-03-11T15:56:00Z">
        <w:r w:rsidR="00B0472F">
          <w:t>To</w:t>
        </w:r>
      </w:ins>
      <w:ins w:id="579" w:author="Erin Stephenson" w:date="2019-03-11T15:52:00Z">
        <w:r w:rsidR="00B0472F">
          <w:t xml:space="preserve"> identify the </w:t>
        </w:r>
      </w:ins>
      <w:del w:id="580" w:author="Erin Stephenson" w:date="2019-03-11T15:52:00Z">
        <w:r w:rsidDel="00B0472F">
          <w:delText xml:space="preserve">terms of the </w:delText>
        </w:r>
      </w:del>
      <w:r w:rsidR="00654F70">
        <w:t xml:space="preserve">molecular </w:t>
      </w:r>
      <w:del w:id="581" w:author="Erin Stephenson" w:date="2019-03-11T15:52:00Z">
        <w:r w:rsidDel="00B0472F">
          <w:delText xml:space="preserve">source </w:delText>
        </w:r>
      </w:del>
      <w:ins w:id="582" w:author="Erin Stephenson" w:date="2019-03-11T15:52:00Z">
        <w:r w:rsidR="00B0472F">
          <w:t xml:space="preserve">mechanisms </w:t>
        </w:r>
      </w:ins>
      <w:ins w:id="583" w:author="Erin Stephenson" w:date="2019-03-11T15:56:00Z">
        <w:r w:rsidR="00B0472F">
          <w:t>causing</w:t>
        </w:r>
      </w:ins>
      <w:ins w:id="584" w:author="Erin Stephenson" w:date="2019-03-11T15:52:00Z">
        <w:r w:rsidR="00B0472F">
          <w:t xml:space="preserve"> increased energy </w:t>
        </w:r>
      </w:ins>
      <w:ins w:id="585" w:author="Erin Stephenson" w:date="2019-03-11T15:54:00Z">
        <w:r w:rsidR="00B0472F">
          <w:t>expenditure</w:t>
        </w:r>
      </w:ins>
      <w:ins w:id="586" w:author="Erin Stephenson" w:date="2019-03-11T15:52:00Z">
        <w:r w:rsidR="00B0472F">
          <w:t xml:space="preserve"> in </w:t>
        </w:r>
      </w:ins>
      <w:ins w:id="587" w:author="Erin Stephenson" w:date="2019-03-11T15:53:00Z">
        <w:r w:rsidR="00B0472F">
          <w:t xml:space="preserve">skeletal muscle </w:t>
        </w:r>
      </w:ins>
      <w:ins w:id="588" w:author="Erin Stephenson" w:date="2019-03-11T15:52:00Z">
        <w:r w:rsidR="00B0472F" w:rsidRPr="00B0472F">
          <w:rPr>
            <w:i/>
            <w:rPrChange w:id="589" w:author="Erin Stephenson" w:date="2019-03-11T15:53:00Z">
              <w:rPr/>
            </w:rPrChange>
          </w:rPr>
          <w:t>Tsc1</w:t>
        </w:r>
        <w:r w:rsidR="00B0472F">
          <w:t xml:space="preserve"> knockout mice, </w:t>
        </w:r>
      </w:ins>
      <w:del w:id="590" w:author="Erin Stephenson" w:date="2019-03-11T15:52:00Z">
        <w:r w:rsidDel="00B0472F">
          <w:delText xml:space="preserve">of </w:delText>
        </w:r>
        <w:r w:rsidR="00311779" w:rsidDel="00B0472F">
          <w:delText>the</w:delText>
        </w:r>
      </w:del>
      <w:del w:id="591" w:author="Erin Stephenson" w:date="2019-03-11T15:53:00Z">
        <w:r w:rsidR="00311779" w:rsidDel="00B0472F">
          <w:delText>rmogenesis</w:delText>
        </w:r>
        <w:r w:rsidR="00412036" w:rsidDel="00B0472F">
          <w:delText>,</w:delText>
        </w:r>
        <w:r w:rsidR="006374B4" w:rsidDel="00B0472F">
          <w:delText xml:space="preserve"> </w:delText>
        </w:r>
      </w:del>
      <w:r w:rsidR="00412036">
        <w:t>we</w:t>
      </w:r>
      <w:r w:rsidR="004905D8">
        <w:t xml:space="preserve"> </w:t>
      </w:r>
      <w:del w:id="592" w:author="Erin Stephenson" w:date="2019-03-11T15:53:00Z">
        <w:r w:rsidR="00311779" w:rsidDel="00B0472F">
          <w:delText xml:space="preserve">first </w:delText>
        </w:r>
      </w:del>
      <w:r w:rsidR="00311779">
        <w:t xml:space="preserve">evaluated the expression of </w:t>
      </w:r>
      <w:ins w:id="593" w:author="Erin Stephenson" w:date="2019-03-11T15:54:00Z">
        <w:r w:rsidR="00B0472F">
          <w:t>transcripts</w:t>
        </w:r>
      </w:ins>
      <w:ins w:id="594" w:author="Erin Stephenson" w:date="2019-03-11T15:55:00Z">
        <w:r w:rsidR="00B0472F">
          <w:t xml:space="preserve"> previously</w:t>
        </w:r>
      </w:ins>
      <w:ins w:id="595" w:author="Erin Stephenson" w:date="2019-03-11T15:54:00Z">
        <w:r w:rsidR="00B0472F">
          <w:t xml:space="preserve"> </w:t>
        </w:r>
      </w:ins>
      <w:ins w:id="596" w:author="Erin Stephenson" w:date="2019-03-11T15:55:00Z">
        <w:r w:rsidR="00B0472F">
          <w:t>reported</w:t>
        </w:r>
      </w:ins>
      <w:ins w:id="597" w:author="Erin Stephenson" w:date="2019-03-11T15:54:00Z">
        <w:r w:rsidR="00B0472F">
          <w:t xml:space="preserve"> </w:t>
        </w:r>
      </w:ins>
      <w:ins w:id="598" w:author="Erin Stephenson" w:date="2019-03-11T15:55:00Z">
        <w:r w:rsidR="00B0472F">
          <w:t xml:space="preserve">as </w:t>
        </w:r>
      </w:ins>
      <w:ins w:id="599" w:author="Erin Stephenson" w:date="2019-03-11T15:54:00Z">
        <w:r w:rsidR="00B0472F">
          <w:t>be</w:t>
        </w:r>
      </w:ins>
      <w:ins w:id="600" w:author="Erin Stephenson" w:date="2019-03-11T15:55:00Z">
        <w:r w:rsidR="00B0472F">
          <w:t>ing</w:t>
        </w:r>
      </w:ins>
      <w:ins w:id="601" w:author="Erin Stephenson" w:date="2019-03-11T15:54:00Z">
        <w:r w:rsidR="00B0472F">
          <w:t xml:space="preserve"> important for the determination of </w:t>
        </w:r>
      </w:ins>
      <w:ins w:id="602" w:author="Erin Stephenson" w:date="2019-03-11T15:55:00Z">
        <w:r w:rsidR="00B0472F">
          <w:t>skeletal</w:t>
        </w:r>
      </w:ins>
      <w:ins w:id="603" w:author="Erin Stephenson" w:date="2019-03-11T15:54:00Z">
        <w:r w:rsidR="00B0472F">
          <w:t xml:space="preserve"> </w:t>
        </w:r>
      </w:ins>
      <w:ins w:id="604" w:author="Erin Stephenson" w:date="2019-03-11T16:03:00Z">
        <w:r w:rsidR="00415E95">
          <w:t xml:space="preserve">muscle </w:t>
        </w:r>
      </w:ins>
      <w:ins w:id="605" w:author="Erin Stephenson" w:date="2019-03-11T15:54:00Z">
        <w:r w:rsidR="00B0472F">
          <w:t xml:space="preserve">thermogenesis. </w:t>
        </w:r>
      </w:ins>
      <w:del w:id="606" w:author="Erin Stephenson" w:date="2019-03-11T16:03:00Z">
        <w:r w:rsidR="00311779" w:rsidDel="00415E95">
          <w:delText xml:space="preserve">the uncoupling proteins UCP1-3 </w:delText>
        </w:r>
      </w:del>
      <w:del w:id="607" w:author="Erin Stephenson" w:date="2019-03-11T15:55:00Z">
        <w:r w:rsidR="00311779" w:rsidDel="00B0472F">
          <w:delText xml:space="preserve">and noted no significant elevations in these transcripts </w:delText>
        </w:r>
      </w:del>
      <w:del w:id="608" w:author="Erin Stephenson" w:date="2019-03-11T16:03:00Z">
        <w:r w:rsidR="00311779" w:rsidDel="00415E95">
          <w:delText>(not shown).  However, w</w:delText>
        </w:r>
      </w:del>
      <w:ins w:id="609" w:author="Erin Stephenson" w:date="2019-03-11T16:03:00Z">
        <w:r w:rsidR="00415E95">
          <w:t>W</w:t>
        </w:r>
      </w:ins>
      <w:r w:rsidR="00311779">
        <w:t xml:space="preserve">e </w:t>
      </w:r>
      <w:del w:id="610" w:author="Erin Stephenson" w:date="2019-03-11T15:59:00Z">
        <w:r w:rsidR="004905D8" w:rsidDel="00AB7544">
          <w:delText xml:space="preserve">noted </w:delText>
        </w:r>
      </w:del>
      <w:ins w:id="611" w:author="Erin Stephenson" w:date="2019-03-11T15:59:00Z">
        <w:r w:rsidR="00AB7544">
          <w:t xml:space="preserve">observed </w:t>
        </w:r>
      </w:ins>
      <w:del w:id="612" w:author="Erin Stephenson" w:date="2019-03-11T15:59:00Z">
        <w:r w:rsidR="004905D8" w:rsidDel="00AB7544">
          <w:delText xml:space="preserve">that there were </w:delText>
        </w:r>
      </w:del>
      <w:r w:rsidR="004905D8">
        <w:t xml:space="preserve">dramatic increases in the </w:t>
      </w:r>
      <w:ins w:id="613" w:author="Erin Stephenson" w:date="2019-03-11T16:08:00Z">
        <w:r w:rsidR="00ED5210">
          <w:t xml:space="preserve">ATP-dependent </w:t>
        </w:r>
      </w:ins>
      <w:r w:rsidR="004905D8">
        <w:t xml:space="preserve">ER </w:t>
      </w:r>
      <w:proofErr w:type="spellStart"/>
      <w:r w:rsidR="004905D8">
        <w:t>Calcuim</w:t>
      </w:r>
      <w:proofErr w:type="spellEnd"/>
      <w:r w:rsidR="004905D8">
        <w:t xml:space="preserve"> pump SERCA2 (encoded by </w:t>
      </w:r>
      <w:r w:rsidR="004905D8">
        <w:rPr>
          <w:i/>
        </w:rPr>
        <w:t>Atp2a2</w:t>
      </w:r>
      <w:r w:rsidR="00396722">
        <w:t>, see Figure 4C</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044765">
        <w:t>4E</w:t>
      </w:r>
      <w:r w:rsidR="004905D8">
        <w:t>)</w:t>
      </w:r>
      <w:del w:id="614" w:author="Erin Stephenson" w:date="2019-03-11T15:57:00Z">
        <w:r w:rsidR="004905D8" w:rsidDel="00B0472F">
          <w:delText xml:space="preserve">.  </w:delText>
        </w:r>
        <w:r w:rsidR="00412036" w:rsidDel="00B0472F">
          <w:delText xml:space="preserve">Sarcolipin has </w:delText>
        </w:r>
      </w:del>
      <w:ins w:id="615" w:author="Erin Stephenson" w:date="2019-03-11T15:57:00Z">
        <w:r w:rsidR="00B0472F">
          <w:t>, proteins previously</w:t>
        </w:r>
      </w:ins>
      <w:del w:id="616" w:author="Erin Stephenson" w:date="2019-03-11T15:57:00Z">
        <w:r w:rsidR="00412036" w:rsidDel="00B0472F">
          <w:delText>been</w:delText>
        </w:r>
      </w:del>
      <w:r w:rsidR="00412036">
        <w:t xml:space="preserve"> reported </w:t>
      </w:r>
      <w:del w:id="617" w:author="Erin Stephenson" w:date="2019-03-11T15:57:00Z">
        <w:r w:rsidR="00412036" w:rsidDel="00B0472F">
          <w:delText>to pla</w:delText>
        </w:r>
      </w:del>
      <w:ins w:id="618" w:author="Erin Stephenson" w:date="2019-03-11T15:57:00Z">
        <w:r w:rsidR="00B0472F">
          <w:t>as playing</w:t>
        </w:r>
      </w:ins>
      <w:del w:id="619" w:author="Erin Stephenson" w:date="2019-03-11T15:57:00Z">
        <w:r w:rsidR="00412036" w:rsidDel="00B0472F">
          <w:delText>y</w:delText>
        </w:r>
      </w:del>
      <w:r w:rsidR="00412036">
        <w:t xml:space="preserve"> a</w:t>
      </w:r>
      <w:ins w:id="620" w:author="Erin Stephenson" w:date="2019-03-11T15:56:00Z">
        <w:r w:rsidR="00B0472F">
          <w:t>n integral</w:t>
        </w:r>
      </w:ins>
      <w:r w:rsidR="00412036">
        <w:t xml:space="preserve"> role in muscle-specific thermogenesis </w:t>
      </w:r>
      <w:r w:rsidR="00412036">
        <w:fldChar w:fldCharType="begin" w:fldLock="1"/>
      </w:r>
      <w:r w:rsidR="00B421EE">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fldChar w:fldCharType="separate"/>
      </w:r>
      <w:r w:rsidR="00B421EE" w:rsidRPr="00B421EE">
        <w:rPr>
          <w:noProof/>
        </w:rPr>
        <w:t>[55–58]</w:t>
      </w:r>
      <w:r w:rsidR="00412036">
        <w:fldChar w:fldCharType="end"/>
      </w:r>
      <w:r w:rsidR="00412036">
        <w:t xml:space="preserve">. </w:t>
      </w:r>
      <w:del w:id="621" w:author="Erin Stephenson" w:date="2019-03-11T15:58:00Z">
        <w:r w:rsidR="004905D8" w:rsidDel="003D7B6E">
          <w:delText xml:space="preserve">To </w:delText>
        </w:r>
        <w:r w:rsidR="00412036" w:rsidDel="003D7B6E">
          <w:delText>evaluate</w:delText>
        </w:r>
      </w:del>
      <w:ins w:id="622" w:author="Erin Stephenson" w:date="2019-03-11T15:58:00Z">
        <w:r w:rsidR="003D7B6E">
          <w:t>At the protein level,</w:t>
        </w:r>
      </w:ins>
      <w:r w:rsidR="00412036">
        <w:t xml:space="preserve"> Sarcolipin </w:t>
      </w:r>
      <w:del w:id="623" w:author="Erin Stephenson" w:date="2019-03-11T15:58:00Z">
        <w:r w:rsidR="00412036" w:rsidDel="003D7B6E">
          <w:delText>protein levels</w:delText>
        </w:r>
        <w:r w:rsidR="004905D8" w:rsidDel="003D7B6E">
          <w:delText xml:space="preserve">, we performed western blotting </w:delText>
        </w:r>
        <w:r w:rsidR="00917778" w:rsidDel="003D7B6E">
          <w:delText>on</w:delText>
        </w:r>
        <w:r w:rsidR="004905D8" w:rsidDel="003D7B6E">
          <w:delText xml:space="preserve"> these lysates </w:delText>
        </w:r>
        <w:r w:rsidR="00917778" w:rsidDel="003D7B6E">
          <w:delText>and found a</w:delText>
        </w:r>
      </w:del>
      <w:ins w:id="624" w:author="Erin Stephenson" w:date="2019-03-11T15:58:00Z">
        <w:r w:rsidR="003D7B6E">
          <w:t>was increased</w:t>
        </w:r>
      </w:ins>
      <w:r w:rsidR="00917778">
        <w:t xml:space="preserve"> </w:t>
      </w:r>
      <w:commentRangeStart w:id="625"/>
      <w:proofErr w:type="gramStart"/>
      <w:r w:rsidR="00917778">
        <w:t>4.1 fold</w:t>
      </w:r>
      <w:commentRangeEnd w:id="625"/>
      <w:proofErr w:type="gramEnd"/>
      <w:r w:rsidR="003D7B6E">
        <w:rPr>
          <w:rStyle w:val="CommentReference"/>
        </w:rPr>
        <w:commentReference w:id="625"/>
      </w:r>
      <w:r w:rsidR="00917778">
        <w:t xml:space="preserve"> </w:t>
      </w:r>
      <w:del w:id="626" w:author="Erin Stephenson" w:date="2019-03-11T15:58:00Z">
        <w:r w:rsidR="00917778" w:rsidDel="003D7B6E">
          <w:delText>increase in Sarcolipin protein</w:delText>
        </w:r>
        <w:r w:rsidR="00B04B43" w:rsidDel="003D7B6E">
          <w:delText xml:space="preserve"> </w:delText>
        </w:r>
      </w:del>
      <w:r w:rsidR="00B04B43">
        <w:t>(</w:t>
      </w:r>
      <w:r w:rsidR="00917778">
        <w:t>p</w:t>
      </w:r>
      <w:r w:rsidR="00224477">
        <w:t>=4.5 x 10</w:t>
      </w:r>
      <w:r w:rsidR="00224477">
        <w:rPr>
          <w:vertAlign w:val="superscript"/>
        </w:rPr>
        <w:t>-6</w:t>
      </w:r>
      <w:r w:rsidR="00224477">
        <w:t xml:space="preserve">; </w:t>
      </w:r>
      <w:r w:rsidR="00B04B43">
        <w:t xml:space="preserve">Figure </w:t>
      </w:r>
      <w:r w:rsidR="00AF076F">
        <w:t>4F</w:t>
      </w:r>
      <w:r w:rsidR="00934670">
        <w:t>, pS6 is shown as a positive control</w:t>
      </w:r>
      <w:r w:rsidR="00B04B43">
        <w:t>)</w:t>
      </w:r>
      <w:r w:rsidR="004905D8">
        <w:t xml:space="preserve">.  </w:t>
      </w:r>
      <w:ins w:id="627" w:author="Erin Stephenson" w:date="2019-03-11T16:04:00Z">
        <w:r w:rsidR="00415E95">
          <w:t xml:space="preserve">We noted no significant differences in the uncoupling proteins UCP1-3 (not shown). </w:t>
        </w:r>
      </w:ins>
      <w:del w:id="628" w:author="Erin Stephenson" w:date="2019-03-11T16:00:00Z">
        <w:r w:rsidR="004905D8" w:rsidDel="00AB7544">
          <w:delText>We therefore</w:delText>
        </w:r>
      </w:del>
      <w:ins w:id="629" w:author="Erin Stephenson" w:date="2019-03-11T16:00:00Z">
        <w:r w:rsidR="00AB7544">
          <w:t>Thus, we</w:t>
        </w:r>
      </w:ins>
      <w:r w:rsidR="004905D8">
        <w:t xml:space="preserve"> propose that the increased oxidative </w:t>
      </w:r>
      <w:r w:rsidR="00BF2F76">
        <w:t>activity</w:t>
      </w:r>
      <w:r w:rsidR="004905D8">
        <w:t xml:space="preserve"> in </w:t>
      </w:r>
      <w:del w:id="630" w:author="Erin Stephenson" w:date="2019-03-11T16:00:00Z">
        <w:r w:rsidR="004905D8" w:rsidDel="00AB7544">
          <w:delText xml:space="preserve">these </w:delText>
        </w:r>
      </w:del>
      <w:r w:rsidR="004905D8">
        <w:t xml:space="preserve">muscles </w:t>
      </w:r>
      <w:ins w:id="631" w:author="Erin Stephenson" w:date="2019-03-11T16:00:00Z">
        <w:r w:rsidR="00AB7544">
          <w:t xml:space="preserve">from mice with </w:t>
        </w:r>
        <w:r w:rsidR="00AB7544" w:rsidRPr="00AB7544">
          <w:rPr>
            <w:i/>
            <w:rPrChange w:id="632" w:author="Erin Stephenson" w:date="2019-03-11T16:00:00Z">
              <w:rPr/>
            </w:rPrChange>
          </w:rPr>
          <w:t>Tsc1</w:t>
        </w:r>
        <w:r w:rsidR="00AB7544">
          <w:t xml:space="preserve"> ablation </w:t>
        </w:r>
      </w:ins>
      <w:r w:rsidR="004905D8">
        <w:t xml:space="preserve">may be </w:t>
      </w:r>
      <w:del w:id="633" w:author="Erin Stephenson" w:date="2019-03-11T16:00:00Z">
        <w:r w:rsidR="004905D8" w:rsidDel="00AB7544">
          <w:delText xml:space="preserve">related </w:delText>
        </w:r>
      </w:del>
      <w:ins w:id="634" w:author="Erin Stephenson" w:date="2019-03-11T16:00:00Z">
        <w:r w:rsidR="00AB7544">
          <w:t>caused by</w:t>
        </w:r>
      </w:ins>
      <w:del w:id="635" w:author="Erin Stephenson" w:date="2019-03-11T16:00:00Z">
        <w:r w:rsidR="004905D8" w:rsidDel="00AB7544">
          <w:delText>to</w:delText>
        </w:r>
      </w:del>
      <w:r w:rsidR="004905D8">
        <w:t xml:space="preserve"> increased futile cycling of </w:t>
      </w:r>
      <w:del w:id="636" w:author="Erin Stephenson" w:date="2019-03-11T16:00:00Z">
        <w:r w:rsidR="004905D8" w:rsidDel="00AB7544">
          <w:delText xml:space="preserve">ATP </w:delText>
        </w:r>
      </w:del>
      <w:ins w:id="637" w:author="Erin Stephenson" w:date="2019-03-11T16:00:00Z">
        <w:r w:rsidR="00AB7544">
          <w:t>Ca</w:t>
        </w:r>
        <w:r w:rsidR="00AB7544" w:rsidRPr="00AB7544">
          <w:rPr>
            <w:vertAlign w:val="superscript"/>
            <w:rPrChange w:id="638" w:author="Erin Stephenson" w:date="2019-03-11T16:01:00Z">
              <w:rPr/>
            </w:rPrChange>
          </w:rPr>
          <w:t>2+</w:t>
        </w:r>
      </w:ins>
      <w:ins w:id="639" w:author="Erin Stephenson" w:date="2019-03-11T16:02:00Z">
        <w:r w:rsidR="006A4F02">
          <w:t xml:space="preserve"> </w:t>
        </w:r>
      </w:ins>
      <w:r w:rsidR="004905D8">
        <w:t xml:space="preserve">by uncoupled SERCA2 </w:t>
      </w:r>
      <w:ins w:id="640" w:author="Erin Stephenson" w:date="2019-03-11T16:05:00Z">
        <w:r w:rsidR="00827BEF">
          <w:t>(therefore increasing ATP hydrolysis)</w:t>
        </w:r>
        <w:r w:rsidR="00827BEF">
          <w:t xml:space="preserve"> </w:t>
        </w:r>
      </w:ins>
      <w:r w:rsidR="004905D8">
        <w:t>at the ER.</w:t>
      </w:r>
      <w:r w:rsidR="00784182">
        <w:t xml:space="preserve">  Consistent with this hypothesis</w:t>
      </w:r>
      <w:ins w:id="641" w:author="Erin Stephenson" w:date="2019-03-11T16:01:00Z">
        <w:r w:rsidR="004B4882">
          <w:t>,</w:t>
        </w:r>
      </w:ins>
      <w:r w:rsidR="00784182">
        <w:t xml:space="preserve">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w:t>
      </w:r>
      <w:r w:rsidR="00311779">
        <w:t>Table 1</w:t>
      </w:r>
      <w:r w:rsidR="00784182">
        <w:t>)</w:t>
      </w:r>
      <w:ins w:id="642" w:author="Erin Stephenson" w:date="2019-03-11T16:09:00Z">
        <w:r w:rsidR="00B803FE">
          <w:t xml:space="preserve">, </w:t>
        </w:r>
      </w:ins>
      <w:del w:id="643" w:author="Erin Stephenson" w:date="2019-03-11T16:09:00Z">
        <w:r w:rsidR="00784182" w:rsidDel="00B803FE">
          <w:delText xml:space="preserve">.  These </w:delText>
        </w:r>
      </w:del>
      <w:r w:rsidR="00784182">
        <w:t>changes</w:t>
      </w:r>
      <w:ins w:id="644" w:author="Erin Stephenson" w:date="2019-03-11T16:09:00Z">
        <w:r w:rsidR="00B803FE">
          <w:t xml:space="preserve"> that</w:t>
        </w:r>
      </w:ins>
      <w:r w:rsidR="00784182">
        <w:t xml:space="preserve">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commentRangeEnd w:id="576"/>
      <w:r w:rsidR="00451667">
        <w:rPr>
          <w:rStyle w:val="CommentReference"/>
        </w:rPr>
        <w:commentReference w:id="576"/>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34BCE4AF" w:rsidR="00D86AFE" w:rsidRDefault="00A22660" w:rsidP="00D86AFE">
      <w:ins w:id="645" w:author="Erin Stephenson" w:date="2019-03-11T16:14:00Z">
        <w:r>
          <w:t xml:space="preserve">To determine whether skeletal muscle mTORC1 activation-induced increases in energy expenditure affected lifespan, we </w:t>
        </w:r>
      </w:ins>
      <w:del w:id="646" w:author="Erin Stephenson" w:date="2019-03-11T16:14:00Z">
        <w:r w:rsidR="00D86AFE" w:rsidDel="00A22660">
          <w:delText>We next</w:delText>
        </w:r>
      </w:del>
      <w:del w:id="647" w:author="Erin Stephenson" w:date="2019-03-11T16:15:00Z">
        <w:r w:rsidR="00D86AFE" w:rsidDel="00A22660">
          <w:delText xml:space="preserve"> </w:delText>
        </w:r>
      </w:del>
      <w:ins w:id="648" w:author="Erin Stephenson" w:date="2019-03-11T16:15:00Z">
        <w:r w:rsidR="001E676F">
          <w:t>monitored</w:t>
        </w:r>
      </w:ins>
      <w:del w:id="649" w:author="Erin Stephenson" w:date="2019-03-11T16:15:00Z">
        <w:r w:rsidR="00D86AFE" w:rsidDel="001E676F">
          <w:delText>observed</w:delText>
        </w:r>
      </w:del>
      <w:r w:rsidR="00D86AFE">
        <w:t xml:space="preserve"> </w:t>
      </w:r>
      <w:ins w:id="650" w:author="Erin Stephenson" w:date="2019-03-11T16:15:00Z">
        <w:r>
          <w:t xml:space="preserve">muscle </w:t>
        </w:r>
        <w:r w:rsidRPr="00A22660">
          <w:rPr>
            <w:i/>
            <w:rPrChange w:id="651" w:author="Erin Stephenson" w:date="2019-03-11T16:15:00Z">
              <w:rPr/>
            </w:rPrChange>
          </w:rPr>
          <w:t>Tsc1</w:t>
        </w:r>
        <w:r>
          <w:t xml:space="preserve"> knockout </w:t>
        </w:r>
      </w:ins>
      <w:del w:id="652" w:author="Erin Stephenson" w:date="2019-03-11T16:15:00Z">
        <w:r w:rsidR="00D86AFE" w:rsidDel="00A22660">
          <w:delText xml:space="preserve">these </w:delText>
        </w:r>
      </w:del>
      <w:r w:rsidR="00D86AFE">
        <w:t>animals without manipulation as they aged</w:t>
      </w:r>
      <w:del w:id="653" w:author="Erin Stephenson" w:date="2019-03-11T16:15:00Z">
        <w:r w:rsidR="00D86AFE" w:rsidDel="00A22660">
          <w:delText>, asking whether the elevated metabolic rate had any effects on the lifespan of these mice</w:delText>
        </w:r>
      </w:del>
      <w:r w:rsidR="00D86AFE">
        <w:t xml:space="preserve">.  </w:t>
      </w:r>
      <w:del w:id="654" w:author="Erin Stephenson" w:date="2019-03-11T16:16:00Z">
        <w:r w:rsidR="00D86AFE" w:rsidDel="001E676F">
          <w:delText>We observed i</w:delText>
        </w:r>
      </w:del>
      <w:ins w:id="655" w:author="Erin Stephenson" w:date="2019-03-11T16:16:00Z">
        <w:r w:rsidR="001E676F">
          <w:t>I</w:t>
        </w:r>
      </w:ins>
      <w:r w:rsidR="00D86AFE">
        <w:t>ncreased signs of aging, including hunched and scruffy appearances at an earlier age</w:t>
      </w:r>
      <w:ins w:id="656" w:author="Erin Stephenson" w:date="2019-03-11T16:16:00Z">
        <w:r w:rsidR="001E676F">
          <w:t xml:space="preserve">, </w:t>
        </w:r>
        <w:r w:rsidR="001E676F">
          <w:t xml:space="preserve">were observed </w:t>
        </w:r>
      </w:ins>
      <w:ins w:id="657" w:author="Erin Stephenson" w:date="2019-03-11T16:17:00Z">
        <w:r w:rsidR="001E676F">
          <w:t>in</w:t>
        </w:r>
      </w:ins>
      <w:ins w:id="658" w:author="Erin Stephenson" w:date="2019-03-11T16:16:00Z">
        <w:r w:rsidR="001E676F">
          <w:t xml:space="preserve"> knockout mice</w:t>
        </w:r>
        <w:r w:rsidR="001E676F">
          <w:t xml:space="preserve"> compared to </w:t>
        </w:r>
      </w:ins>
      <w:ins w:id="659" w:author="Erin Stephenson" w:date="2019-03-11T16:17:00Z">
        <w:r w:rsidR="001E676F">
          <w:t xml:space="preserve">their </w:t>
        </w:r>
      </w:ins>
      <w:ins w:id="660" w:author="Erin Stephenson" w:date="2019-03-11T16:16:00Z">
        <w:r w:rsidR="001E676F">
          <w:t>wild</w:t>
        </w:r>
        <w:r w:rsidR="001E676F">
          <w:t>-type litterma</w:t>
        </w:r>
        <w:r w:rsidR="001E676F">
          <w:t>tes</w:t>
        </w:r>
      </w:ins>
      <w:ins w:id="661" w:author="Erin Stephenson" w:date="2019-03-11T16:17:00Z">
        <w:r w:rsidR="008C576E">
          <w:t xml:space="preserve"> </w:t>
        </w:r>
        <w:commentRangeStart w:id="662"/>
        <w:r w:rsidR="008C576E">
          <w:t>(anecdotal)</w:t>
        </w:r>
        <w:commentRangeEnd w:id="662"/>
        <w:r w:rsidR="008C576E">
          <w:rPr>
            <w:rStyle w:val="CommentReference"/>
          </w:rPr>
          <w:commentReference w:id="662"/>
        </w:r>
      </w:ins>
      <w:del w:id="663" w:author="Erin Stephenson" w:date="2019-03-11T16:17:00Z">
        <w:r w:rsidR="00D86AFE" w:rsidDel="001E676F">
          <w:delText xml:space="preserve"> in the knockout animals but not any of the control littermates</w:delText>
        </w:r>
      </w:del>
      <w:r w:rsidR="00D86AFE">
        <w:t xml:space="preserve">.  As shown in Figure </w:t>
      </w:r>
      <w:r w:rsidR="00E0148A">
        <w:t>5</w:t>
      </w:r>
      <w:r w:rsidR="00D86AFE">
        <w:t xml:space="preserve">, muscle-specific </w:t>
      </w:r>
      <w:r w:rsidR="00D86AFE">
        <w:rPr>
          <w:i/>
        </w:rPr>
        <w:t>Tsc1</w:t>
      </w:r>
      <w:r w:rsidR="00D86AFE">
        <w:t xml:space="preserve"> knockout mice died of natural causes </w:t>
      </w:r>
      <w:del w:id="664" w:author="Erin Stephenson" w:date="2019-03-11T16:18:00Z">
        <w:r w:rsidR="00D86AFE" w:rsidDel="008C576E">
          <w:delText>at a higher rate</w:delText>
        </w:r>
      </w:del>
      <w:ins w:id="665" w:author="Erin Stephenson" w:date="2019-03-11T16:18:00Z">
        <w:r w:rsidR="008C576E">
          <w:t>earlier than wild-type mice</w:t>
        </w:r>
      </w:ins>
      <w:r w:rsidR="00D86AFE">
        <w:t>.  Based on a Cox-proportional hazard model the hazard ratio was 4.17</w:t>
      </w:r>
      <w:r w:rsidR="00F64D91">
        <w:t>-</w:t>
      </w:r>
      <w:r w:rsidR="00FD5D91">
        <w:t xml:space="preserve">fold higher </w:t>
      </w:r>
      <w:r w:rsidR="00D86AFE">
        <w:t>compared to non-knockout littermates (p=2.0 x 10</w:t>
      </w:r>
      <w:r w:rsidR="00D86AFE">
        <w:rPr>
          <w:vertAlign w:val="superscript"/>
        </w:rPr>
        <w:t>-5</w:t>
      </w:r>
      <w:r w:rsidR="00D86AFE">
        <w:t xml:space="preserve">).  </w:t>
      </w:r>
    </w:p>
    <w:p w14:paraId="5FE71D67" w14:textId="77777777" w:rsidR="00D86AFE" w:rsidRDefault="00D86AFE" w:rsidP="00D86AFE"/>
    <w:p w14:paraId="7225E22F" w14:textId="04241A0D" w:rsidR="00D86AFE" w:rsidRPr="00784182" w:rsidRDefault="00425B32" w:rsidP="003669B1">
      <w:ins w:id="666" w:author="Erin Stephenson" w:date="2019-03-11T16:19:00Z">
        <w:r>
          <w:t xml:space="preserve">To determine </w:t>
        </w:r>
      </w:ins>
      <w:ins w:id="667" w:author="Erin Stephenson" w:date="2019-03-11T16:20:00Z">
        <w:r w:rsidR="00177695">
          <w:t xml:space="preserve">how muscle </w:t>
        </w:r>
        <w:r w:rsidR="00177695" w:rsidRPr="00177695">
          <w:rPr>
            <w:i/>
            <w:rPrChange w:id="668" w:author="Erin Stephenson" w:date="2019-03-11T16:20:00Z">
              <w:rPr/>
            </w:rPrChange>
          </w:rPr>
          <w:t>Tsc1</w:t>
        </w:r>
        <w:r w:rsidR="00177695">
          <w:t xml:space="preserve"> ablation reduces lifespan</w:t>
        </w:r>
      </w:ins>
      <w:ins w:id="669" w:author="Erin Stephenson" w:date="2019-03-11T16:19:00Z">
        <w:r>
          <w:t>, a</w:t>
        </w:r>
      </w:ins>
      <w:del w:id="670" w:author="Erin Stephenson" w:date="2019-03-11T16:19:00Z">
        <w:r w:rsidR="00D86AFE" w:rsidDel="00425B32">
          <w:delText>A</w:delText>
        </w:r>
      </w:del>
      <w:r w:rsidR="00D86AFE">
        <w:t xml:space="preserve"> subset of mice </w:t>
      </w:r>
      <w:proofErr w:type="gramStart"/>
      <w:r w:rsidR="00D86AFE">
        <w:t>were</w:t>
      </w:r>
      <w:proofErr w:type="gramEnd"/>
      <w:r w:rsidR="00D86AFE">
        <w:t xml:space="preserve"> </w:t>
      </w:r>
      <w:del w:id="671" w:author="Erin Stephenson" w:date="2019-03-11T16:20:00Z">
        <w:r w:rsidR="00D86AFE" w:rsidDel="00177695">
          <w:delText xml:space="preserve">stored </w:delText>
        </w:r>
      </w:del>
      <w:ins w:id="672" w:author="Erin Stephenson" w:date="2019-03-11T16:20:00Z">
        <w:r w:rsidR="00177695">
          <w:t>fixed</w:t>
        </w:r>
        <w:r w:rsidR="00177695">
          <w:t xml:space="preserve"> </w:t>
        </w:r>
      </w:ins>
      <w:r w:rsidR="00D86AFE">
        <w:t xml:space="preserve">in formalin </w:t>
      </w:r>
      <w:ins w:id="673" w:author="Erin Stephenson" w:date="2019-03-11T16:20:00Z">
        <w:r w:rsidR="00177695">
          <w:t xml:space="preserve">upon death </w:t>
        </w:r>
      </w:ins>
      <w:r w:rsidR="00D86AFE">
        <w:t>and sent for veterinary pathology</w:t>
      </w:r>
      <w:del w:id="674" w:author="Erin Stephenson" w:date="2019-03-11T16:21:00Z">
        <w:r w:rsidR="00D86AFE" w:rsidDel="00177695">
          <w:delText xml:space="preserve">, but </w:delText>
        </w:r>
      </w:del>
      <w:ins w:id="675" w:author="Erin Stephenson" w:date="2019-03-11T16:21:00Z">
        <w:r w:rsidR="00177695">
          <w:t>. However, we</w:t>
        </w:r>
      </w:ins>
      <w:ins w:id="676" w:author="Erin Stephenson" w:date="2019-03-11T16:19:00Z">
        <w:r>
          <w:t xml:space="preserve"> were unable to identify a </w:t>
        </w:r>
      </w:ins>
      <w:del w:id="677" w:author="Erin Stephenson" w:date="2019-03-11T16:19:00Z">
        <w:r w:rsidR="00D86AFE" w:rsidDel="00425B32">
          <w:delText xml:space="preserve">no </w:delText>
        </w:r>
      </w:del>
      <w:r w:rsidR="00D86AFE">
        <w:t>consistent cause of death</w:t>
      </w:r>
      <w:ins w:id="678" w:author="Erin Stephenson" w:date="2019-03-11T16:21:00Z">
        <w:r w:rsidR="00C80D58">
          <w:t xml:space="preserve"> in these mice</w:t>
        </w:r>
      </w:ins>
      <w:del w:id="679" w:author="Erin Stephenson" w:date="2019-03-11T16:20:00Z">
        <w:r w:rsidR="00D86AFE" w:rsidDel="00425B32">
          <w:delText xml:space="preserve"> was identified</w:delText>
        </w:r>
      </w:del>
      <w:r w:rsidR="00D86AFE">
        <w:t xml:space="preserve">. </w:t>
      </w:r>
      <w:r w:rsidR="00D86AFE" w:rsidRPr="007A5FBA">
        <w:t xml:space="preserve">In </w:t>
      </w:r>
      <w:del w:id="680" w:author="Erin Stephenson" w:date="2019-03-11T16:21:00Z">
        <w:r w:rsidR="00D86AFE" w:rsidRPr="007A5FBA" w:rsidDel="00C80D58">
          <w:delText xml:space="preserve">animals </w:delText>
        </w:r>
      </w:del>
      <w:ins w:id="681" w:author="Erin Stephenson" w:date="2019-03-11T16:21:00Z">
        <w:r w:rsidR="00C80D58">
          <w:t>mice</w:t>
        </w:r>
        <w:r w:rsidR="00C80D58" w:rsidRPr="007A5FBA">
          <w:t xml:space="preserve"> </w:t>
        </w:r>
      </w:ins>
      <w:r w:rsidR="00D86AFE" w:rsidRPr="007A5FBA">
        <w:t>with hist</w:t>
      </w:r>
      <w:r w:rsidR="00D86AFE">
        <w:t xml:space="preserve">ologic evidence of lesions, the </w:t>
      </w:r>
      <w:r w:rsidR="00D86AFE" w:rsidRPr="007A5FBA">
        <w:t>predominant process was neoplasia</w:t>
      </w:r>
      <w:r w:rsidR="00D86AFE">
        <w:t xml:space="preserve">, and the specific etiology was </w:t>
      </w:r>
      <w:r w:rsidR="00D86AFE" w:rsidRPr="007A5FBA">
        <w:t>lymphoma/lymphosarcoma affecting multiple organs</w:t>
      </w:r>
      <w:r w:rsidR="00D86AFE">
        <w:t>, though this was only true for wild</w:t>
      </w:r>
      <w:ins w:id="682" w:author="Erin Stephenson" w:date="2019-03-11T16:23:00Z">
        <w:r w:rsidR="003F2A67">
          <w:t>-</w:t>
        </w:r>
      </w:ins>
      <w:del w:id="683" w:author="Erin Stephenson" w:date="2019-03-11T16:23:00Z">
        <w:r w:rsidR="00D86AFE" w:rsidDel="003F2A67">
          <w:delText xml:space="preserve"> </w:delText>
        </w:r>
      </w:del>
      <w:r w:rsidR="00D86AFE">
        <w:t xml:space="preserve">type </w:t>
      </w:r>
      <w:ins w:id="684" w:author="Erin Stephenson" w:date="2019-03-11T16:23:00Z">
        <w:r w:rsidR="003F2A67">
          <w:t xml:space="preserve">mice </w:t>
        </w:r>
      </w:ins>
      <w:r w:rsidR="00D86AFE">
        <w:t>(two out of four) but not knockout animals (none out of three).</w:t>
      </w:r>
      <w:r w:rsidR="00D86AFE" w:rsidRPr="003675EC">
        <w:t xml:space="preserve"> </w:t>
      </w:r>
      <w:ins w:id="685" w:author="Erin Stephenson" w:date="2019-03-11T16:22:00Z">
        <w:r w:rsidR="00C80D58">
          <w:t>It is important to note that l</w:t>
        </w:r>
      </w:ins>
      <w:del w:id="686" w:author="Erin Stephenson" w:date="2019-03-11T16:22:00Z">
        <w:r w:rsidR="00D86AFE" w:rsidDel="00C80D58">
          <w:delText>T</w:delText>
        </w:r>
        <w:r w:rsidR="00D86AFE" w:rsidRPr="007A5FBA" w:rsidDel="00C80D58">
          <w:delText>he lack</w:delText>
        </w:r>
      </w:del>
      <w:ins w:id="687" w:author="Erin Stephenson" w:date="2019-03-11T16:22:00Z">
        <w:r w:rsidR="00C80D58">
          <w:t>ack</w:t>
        </w:r>
      </w:ins>
      <w:r w:rsidR="00D86AFE" w:rsidRPr="007A5FBA">
        <w:t xml:space="preserve"> of a specific diagnosis does not necessarily confirm the lack of lesions in </w:t>
      </w:r>
      <w:r w:rsidR="00D86AFE" w:rsidRPr="007A5FBA">
        <w:lastRenderedPageBreak/>
        <w:t xml:space="preserve">examined animals; rather, </w:t>
      </w:r>
      <w:ins w:id="688" w:author="Erin Stephenson" w:date="2019-03-11T16:22:00Z">
        <w:r w:rsidR="00C80D58">
          <w:t xml:space="preserve">that </w:t>
        </w:r>
      </w:ins>
      <w:r w:rsidR="00D86AFE" w:rsidRPr="007A5FBA">
        <w:t xml:space="preserve">autolysis </w:t>
      </w:r>
      <w:r w:rsidR="00D86AFE">
        <w:t xml:space="preserve">and the small number of animals evaluated </w:t>
      </w:r>
      <w:r w:rsidR="00D86AFE" w:rsidRPr="007A5FBA">
        <w:t>may have resulted in loss of identifiable processes or tissues in which an etiology was present in-life.</w:t>
      </w:r>
      <w:bookmarkStart w:id="689" w:name="_GoBack"/>
      <w:bookmarkEnd w:id="689"/>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320D5D1" w14:textId="09319138" w:rsidR="00D86AFE" w:rsidRPr="008437EE" w:rsidRDefault="00D86AFE" w:rsidP="00A922D2">
      <w:r>
        <w:t>Skeletal muscle is an extremely important organ for</w:t>
      </w:r>
      <w:r w:rsidR="005F1335">
        <w:t xml:space="preserve"> both energy balance and</w:t>
      </w:r>
      <w:r>
        <w:t xml:space="preserve">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7151C0">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instrText>
      </w:r>
      <w:r>
        <w:fldChar w:fldCharType="separate"/>
      </w:r>
      <w:r w:rsidR="007151C0" w:rsidRPr="007151C0">
        <w:rPr>
          <w:noProof/>
        </w:rPr>
        <w:t>[59,60]</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7151C0">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instrText>
      </w:r>
      <w:r w:rsidRPr="00CB1C98">
        <w:fldChar w:fldCharType="separate"/>
      </w:r>
      <w:r w:rsidR="007151C0" w:rsidRPr="007151C0">
        <w:rPr>
          <w:noProof/>
        </w:rPr>
        <w:t>[60–66]</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7151C0">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instrText>
      </w:r>
      <w:r w:rsidRPr="00CB1C98">
        <w:fldChar w:fldCharType="separate"/>
      </w:r>
      <w:r w:rsidR="007151C0" w:rsidRPr="007151C0">
        <w:rPr>
          <w:noProof/>
        </w:rPr>
        <w:t>[67–69]</w:t>
      </w:r>
      <w:r w:rsidRPr="00CB1C98">
        <w:fldChar w:fldCharType="end"/>
      </w:r>
      <w:r>
        <w:t xml:space="preserve">. </w:t>
      </w:r>
    </w:p>
    <w:p w14:paraId="41D0AC97" w14:textId="77777777" w:rsidR="007D1A22" w:rsidRDefault="007D1A22" w:rsidP="007D1A22"/>
    <w:p w14:paraId="7EB87ED1" w14:textId="25B4FC71"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7151C0">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0,71]","plainTextFormattedCitation":"[70,71]","previouslyFormattedCitation":"[74,75]"},"properties":{"noteIndex":0},"schema":"https://github.com/citation-style-language/schema/raw/master/csl-citation.json"}</w:instrText>
      </w:r>
      <w:r>
        <w:fldChar w:fldCharType="separate"/>
      </w:r>
      <w:r w:rsidR="007151C0" w:rsidRPr="007151C0">
        <w:rPr>
          <w:noProof/>
        </w:rPr>
        <w:t>[70,71]</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Furthermore</w:t>
      </w:r>
      <w:r w:rsidR="004D5084">
        <w:t>,</w:t>
      </w:r>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7151C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2,73]","plainTextFormattedCitation":"[27,72,73]","previouslyFormattedCitation":"[27,76,77]"},"properties":{"noteIndex":0},"schema":"https://github.com/citation-style-language/schema/raw/master/csl-citation.json"}</w:instrText>
      </w:r>
      <w:r w:rsidR="00CE7860">
        <w:fldChar w:fldCharType="separate"/>
      </w:r>
      <w:r w:rsidR="007151C0" w:rsidRPr="007151C0">
        <w:rPr>
          <w:noProof/>
        </w:rPr>
        <w:t>[27,72,73]</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65FBC1BD"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instrText>
      </w:r>
      <w:r w:rsidR="002638F5">
        <w:fldChar w:fldCharType="separate"/>
      </w:r>
      <w:r w:rsidR="007151C0" w:rsidRPr="007151C0">
        <w:rPr>
          <w:noProof/>
        </w:rPr>
        <w:t>[31,74,75]</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r w:rsidR="00FB6EEE">
        <w:t>obesogenic</w:t>
      </w:r>
      <w:r w:rsidR="00CD1EC4">
        <w:t xml:space="preserve"> effects of muscle specific </w:t>
      </w:r>
      <w:r w:rsidR="00CD1EC4">
        <w:rPr>
          <w:i/>
        </w:rPr>
        <w:t>Cd36</w:t>
      </w:r>
      <w:r w:rsidR="00CD1EC4">
        <w:t xml:space="preserve"> overexpression </w:t>
      </w:r>
      <w:r w:rsidR="00CD1EC4">
        <w:fldChar w:fldCharType="begin" w:fldLock="1"/>
      </w:r>
      <w:r w:rsidR="007151C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instrText>
      </w:r>
      <w:r w:rsidR="00CD1EC4">
        <w:fldChar w:fldCharType="separate"/>
      </w:r>
      <w:r w:rsidR="007151C0" w:rsidRPr="007151C0">
        <w:rPr>
          <w:noProof/>
        </w:rPr>
        <w:t>[76]</w:t>
      </w:r>
      <w:r w:rsidR="00CD1EC4">
        <w:fldChar w:fldCharType="end"/>
      </w:r>
      <w:r w:rsidR="00CD1EC4">
        <w:t xml:space="preserve"> and with the observation that elevated free fatty acids can promote mitochondrial biogenesis </w:t>
      </w:r>
      <w:r w:rsidR="00CD1EC4">
        <w:fldChar w:fldCharType="begin" w:fldLock="1"/>
      </w:r>
      <w:r w:rsidR="007151C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instrText>
      </w:r>
      <w:r w:rsidR="00CD1EC4">
        <w:fldChar w:fldCharType="separate"/>
      </w:r>
      <w:r w:rsidR="007151C0" w:rsidRPr="007151C0">
        <w:rPr>
          <w:noProof/>
        </w:rPr>
        <w:t>[77]</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7151C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instrText>
      </w:r>
      <w:r w:rsidR="00FD1D50">
        <w:fldChar w:fldCharType="separate"/>
      </w:r>
      <w:r w:rsidR="007151C0" w:rsidRPr="007151C0">
        <w:rPr>
          <w:noProof/>
        </w:rPr>
        <w:t>[55,78]</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B421EE">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CD1EC4">
        <w:fldChar w:fldCharType="separate"/>
      </w:r>
      <w:r w:rsidR="00B421EE" w:rsidRPr="00B421EE">
        <w:rPr>
          <w:noProof/>
        </w:rPr>
        <w:t>[55–57]</w:t>
      </w:r>
      <w:r w:rsidR="00CD1EC4">
        <w:fldChar w:fldCharType="end"/>
      </w:r>
      <w:r w:rsidR="00412036">
        <w:t xml:space="preserve"> and prevention when it is overexpressed </w:t>
      </w:r>
      <w:r w:rsidR="00412036">
        <w:fldChar w:fldCharType="begin" w:fldLock="1"/>
      </w:r>
      <w:r w:rsidR="00B421EE">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412036">
        <w:fldChar w:fldCharType="separate"/>
      </w:r>
      <w:r w:rsidR="00B421EE" w:rsidRPr="00B421EE">
        <w:rPr>
          <w:noProof/>
        </w:rPr>
        <w:t>[58]</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 xml:space="preserve">nutrient-dependent thermogenesis and </w:t>
      </w:r>
      <w:r>
        <w:lastRenderedPageBreak/>
        <w:t>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690"/>
      <w:r w:rsidR="001E0A5E">
        <w:t xml:space="preserve">XXXX </w:t>
      </w:r>
      <w:commentRangeEnd w:id="690"/>
      <w:r w:rsidR="00E22913">
        <w:rPr>
          <w:rStyle w:val="CommentReference"/>
        </w:rPr>
        <w:commentReference w:id="690"/>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3E0A25B2" w14:textId="769AEC76" w:rsidR="007151C0" w:rsidRPr="007151C0" w:rsidRDefault="00871236" w:rsidP="007151C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7151C0" w:rsidRPr="007151C0">
        <w:rPr>
          <w:rFonts w:ascii="Garamond" w:hAnsi="Garamond" w:cs="Times New Roman"/>
          <w:noProof/>
        </w:rPr>
        <w:t>[1]</w:t>
      </w:r>
      <w:r w:rsidR="007151C0" w:rsidRPr="007151C0">
        <w:rPr>
          <w:rFonts w:ascii="Garamond" w:hAnsi="Garamond" w:cs="Times New Roman"/>
          <w:noProof/>
        </w:rPr>
        <w:tab/>
        <w:t>World Health Organization., 2013. Obesity and Overweight. http://www.who.int/mediacentre/factsheets/fs311/en/.</w:t>
      </w:r>
    </w:p>
    <w:p w14:paraId="2654FAA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w:t>
      </w:r>
      <w:r w:rsidRPr="007151C0">
        <w:rPr>
          <w:rFonts w:ascii="Garamond" w:hAnsi="Garamond" w:cs="Times New Roman"/>
          <w:noProof/>
        </w:rPr>
        <w:tab/>
        <w:t>Leibel, R.L., Hirsch, J., 1984. Diminished energy requirements in reduced-obese patients. Metabolism 33(2): 164–70, Doi: 10.1016/0026-0495(84)90130-6.</w:t>
      </w:r>
    </w:p>
    <w:p w14:paraId="25209C1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w:t>
      </w:r>
      <w:r w:rsidRPr="007151C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6F117D9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w:t>
      </w:r>
      <w:r w:rsidRPr="007151C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0D0B01A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w:t>
      </w:r>
      <w:r w:rsidRPr="007151C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7A4A9BA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w:t>
      </w:r>
      <w:r w:rsidRPr="007151C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1B428D3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w:t>
      </w:r>
      <w:r w:rsidRPr="007151C0">
        <w:rPr>
          <w:rFonts w:ascii="Garamond" w:hAnsi="Garamond" w:cs="Times New Roman"/>
          <w:noProof/>
        </w:rPr>
        <w:tab/>
        <w:t>Efeyan, A., Comb, W.C., Sabatini, D.M., 2015. Nutrient-sensing mechanisms and pathways. Nature 517(7534): 302–10, Doi: 10.1038/nature14190.</w:t>
      </w:r>
    </w:p>
    <w:p w14:paraId="63315E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8]</w:t>
      </w:r>
      <w:r w:rsidRPr="007151C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7FA08E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9]</w:t>
      </w:r>
      <w:r w:rsidRPr="007151C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4E347A9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0]</w:t>
      </w:r>
      <w:r w:rsidRPr="007151C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4F78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1]</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59DEEA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2]</w:t>
      </w:r>
      <w:r w:rsidRPr="007151C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57E73CD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3]</w:t>
      </w:r>
      <w:r w:rsidRPr="007151C0">
        <w:rPr>
          <w:rFonts w:ascii="Garamond" w:hAnsi="Garamond" w:cs="Times New Roman"/>
          <w:noProof/>
        </w:rPr>
        <w:tab/>
        <w:t>Hatfield, I., Harvey, I., Yates, E.R., Redd, J.R., Reiter, L.T., Bridges, D., 2015. The role of TORC1 in muscle development in Drosophila. Scientific Reports 5: 9676, Doi: 10.1038/srep09676.</w:t>
      </w:r>
    </w:p>
    <w:p w14:paraId="5D17086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4]</w:t>
      </w:r>
      <w:r w:rsidRPr="007151C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57A97B7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5]</w:t>
      </w:r>
      <w:r w:rsidRPr="007151C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BF2FC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6]</w:t>
      </w:r>
      <w:r w:rsidRPr="007151C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53C978F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7]</w:t>
      </w:r>
      <w:r w:rsidRPr="007151C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331B5F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8]</w:t>
      </w:r>
      <w:r w:rsidRPr="007151C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551F1E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9]</w:t>
      </w:r>
      <w:r w:rsidRPr="007151C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25DDFC2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0]</w:t>
      </w:r>
      <w:r w:rsidRPr="007151C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501F60D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1]</w:t>
      </w:r>
      <w:r w:rsidRPr="007151C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5ED348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2]</w:t>
      </w:r>
      <w:r w:rsidRPr="007151C0">
        <w:rPr>
          <w:rFonts w:ascii="Garamond" w:hAnsi="Garamond" w:cs="Times New Roman"/>
          <w:noProof/>
        </w:rPr>
        <w:tab/>
        <w:t xml:space="preserve">Gale, C.R., Martyn, C.N., Cooper, C., Sayer, A.A., 2007. Grip strength, body </w:t>
      </w:r>
      <w:r w:rsidRPr="007151C0">
        <w:rPr>
          <w:rFonts w:ascii="Garamond" w:hAnsi="Garamond" w:cs="Times New Roman"/>
          <w:noProof/>
        </w:rPr>
        <w:lastRenderedPageBreak/>
        <w:t>composition, and mortality. International Journal of Epidemiology 36(1): 228–35, Doi: 10.1093/ije/dyl224.</w:t>
      </w:r>
    </w:p>
    <w:p w14:paraId="6A880D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3]</w:t>
      </w:r>
      <w:r w:rsidRPr="007151C0">
        <w:rPr>
          <w:rFonts w:ascii="Garamond" w:hAnsi="Garamond" w:cs="Times New Roman"/>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007EAFE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4]</w:t>
      </w:r>
      <w:r w:rsidRPr="007151C0">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172FEEE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5]</w:t>
      </w:r>
      <w:r w:rsidRPr="007151C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24ED5C5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6]</w:t>
      </w:r>
      <w:r w:rsidRPr="007151C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40FCC9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7]</w:t>
      </w:r>
      <w:r w:rsidRPr="007151C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CD536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8]</w:t>
      </w:r>
      <w:r w:rsidRPr="007151C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AA59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9]</w:t>
      </w:r>
      <w:r w:rsidRPr="007151C0">
        <w:rPr>
          <w:rFonts w:ascii="Garamond" w:hAnsi="Garamond" w:cs="Times New Roman"/>
          <w:noProof/>
        </w:rPr>
        <w:tab/>
        <w:t>Rolfe, D.F., Brown, G.C., 1997. Cellular energy utilization and molecular origin of standard metabolic rate in mammals. Physiological Reviews 77(3): 731–58.</w:t>
      </w:r>
    </w:p>
    <w:p w14:paraId="5448BBC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0]</w:t>
      </w:r>
      <w:r w:rsidRPr="007151C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558A3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1]</w:t>
      </w:r>
      <w:r w:rsidRPr="007151C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34890A6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2]</w:t>
      </w:r>
      <w:r w:rsidRPr="007151C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0861323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3]</w:t>
      </w:r>
      <w:r w:rsidRPr="007151C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3D03A2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4]</w:t>
      </w:r>
      <w:r w:rsidRPr="007151C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54B42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35]</w:t>
      </w:r>
      <w:r w:rsidRPr="007151C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A9013E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6]</w:t>
      </w:r>
      <w:r w:rsidRPr="007151C0">
        <w:rPr>
          <w:rFonts w:ascii="Garamond" w:hAnsi="Garamond" w:cs="Times New Roman"/>
          <w:noProof/>
        </w:rPr>
        <w:tab/>
        <w:t>Cuthbertson, D., Smith, K., Babraj, J., Leese, G., Waddell, T., Atherton, P., et al., 2005. Anabolic signaling deficits underlie amino acid resistance of wasting, aging muscle. The FASEB Journal</w:t>
      </w:r>
      <w:r w:rsidRPr="007151C0">
        <w:rPr>
          <w:rFonts w:ascii="Times New Roman" w:hAnsi="Times New Roman" w:cs="Times New Roman"/>
          <w:noProof/>
        </w:rPr>
        <w:t> </w:t>
      </w:r>
      <w:r w:rsidRPr="007151C0">
        <w:rPr>
          <w:rFonts w:ascii="Garamond" w:hAnsi="Garamond" w:cs="Times New Roman"/>
          <w:noProof/>
        </w:rPr>
        <w:t>: Official Publication of the Federation of American Societies for Experimental Biology 19(3): 422–4, Doi: 10.1096/fj.04-2640fje.</w:t>
      </w:r>
    </w:p>
    <w:p w14:paraId="3458A00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7]</w:t>
      </w:r>
      <w:r w:rsidRPr="007151C0">
        <w:rPr>
          <w:rFonts w:ascii="Garamond" w:hAnsi="Garamond" w:cs="Times New Roman"/>
          <w:noProof/>
        </w:rPr>
        <w:tab/>
        <w:t>Tschöp, M.H., Speakman, J.R., Arch, J.R.S., Auwerx, J., Brüning, J.C.C., Chan, L., et al., 2011. A guide to analysis of mouse energy metabolism. Nature Methods 9(1): 57–63, Doi: 10.1038/nmeth.1806.</w:t>
      </w:r>
    </w:p>
    <w:p w14:paraId="46FFB98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8]</w:t>
      </w:r>
      <w:r w:rsidRPr="007151C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5B7C73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9]</w:t>
      </w:r>
      <w:r w:rsidRPr="007151C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07986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0]</w:t>
      </w:r>
      <w:r w:rsidRPr="007151C0">
        <w:rPr>
          <w:rFonts w:ascii="Garamond" w:hAnsi="Garamond" w:cs="Times New Roman"/>
          <w:noProof/>
        </w:rPr>
        <w:tab/>
        <w:t>Kim, D., Pertea, G., Trapnell, C., Pimentel, H., Kelley, R., Salzberg, S.L., 2013. TopHat2: accurate alignment of transcriptomes in the presence of insertions, deletions and gene fusions. Genome Biology 14(4): R36, Doi: 10.1186/gb-2013-14-4-r36.</w:t>
      </w:r>
    </w:p>
    <w:p w14:paraId="61167B7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1]</w:t>
      </w:r>
      <w:r w:rsidRPr="007151C0">
        <w:rPr>
          <w:rFonts w:ascii="Garamond" w:hAnsi="Garamond" w:cs="Times New Roman"/>
          <w:noProof/>
        </w:rPr>
        <w:tab/>
        <w:t>Langmead, B., Trapnell, C., Pop, M., Salzberg, S.L., 2009. Ultrafast and memory-efficient alignment of short DNA sequences to the human genome. Genome Biology 10(3): R25, Doi: 10.1186/gb-2009-10-3-r25.</w:t>
      </w:r>
    </w:p>
    <w:p w14:paraId="368BCA1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2]</w:t>
      </w:r>
      <w:r w:rsidRPr="007151C0">
        <w:rPr>
          <w:rFonts w:ascii="Garamond" w:hAnsi="Garamond" w:cs="Times New Roman"/>
          <w:noProof/>
        </w:rPr>
        <w:tab/>
        <w:t>Anders, S., Pyl, P.T., Huber, W., 2015. HTSeq-A Python framework to work with high-throughput sequencing data. Bioinformatics 31(2): 166–9, Doi: 10.1093/bioinformatics/btu638.</w:t>
      </w:r>
    </w:p>
    <w:p w14:paraId="2BD5AFB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3]</w:t>
      </w:r>
      <w:r w:rsidRPr="007151C0">
        <w:rPr>
          <w:rFonts w:ascii="Garamond" w:hAnsi="Garamond" w:cs="Times New Roman"/>
          <w:noProof/>
        </w:rPr>
        <w:tab/>
        <w:t>Love, M.I., Huber, W., Anders, S., 2014. Moderated estimation of fold change and dispersion for RNA-seq data with DESeq2. Genome Biology 15(12): 550, Doi: 10.1186/s13059-014-0550-8.</w:t>
      </w:r>
    </w:p>
    <w:p w14:paraId="3FC3295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4]</w:t>
      </w:r>
      <w:r w:rsidRPr="007151C0">
        <w:rPr>
          <w:rFonts w:ascii="Garamond" w:hAnsi="Garamond" w:cs="Times New Roman"/>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3D15E6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5]</w:t>
      </w:r>
      <w:r w:rsidRPr="007151C0">
        <w:rPr>
          <w:rFonts w:ascii="Garamond" w:hAnsi="Garamond" w:cs="Times New Roman"/>
          <w:noProof/>
        </w:rPr>
        <w:tab/>
        <w:t>Liberzon, A., Subramanian, A., Pinchback, R., Thorvaldsdóttir, H., Tamayo, P., Mesirov, J.P., 2011. Molecular signatures database (MSigDB) 3.0. Bioinformatics 27(12): 1739–40, Doi: 10.1093/bioinformatics/btr260.</w:t>
      </w:r>
    </w:p>
    <w:p w14:paraId="0C327B7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6]</w:t>
      </w:r>
      <w:r w:rsidRPr="007151C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07B822C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7]</w:t>
      </w:r>
      <w:r w:rsidRPr="007151C0">
        <w:rPr>
          <w:rFonts w:ascii="Garamond" w:hAnsi="Garamond" w:cs="Times New Roman"/>
          <w:noProof/>
        </w:rPr>
        <w:tab/>
        <w:t>R Core Team., 2013. R: A Language and Environment for Statistical Computing.</w:t>
      </w:r>
    </w:p>
    <w:p w14:paraId="3E1A36B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8]</w:t>
      </w:r>
      <w:r w:rsidRPr="007151C0">
        <w:rPr>
          <w:rFonts w:ascii="Garamond" w:hAnsi="Garamond" w:cs="Times New Roman"/>
          <w:noProof/>
        </w:rPr>
        <w:tab/>
        <w:t xml:space="preserve">Bates, D.M., Mächler, M., Bolker, B., Walker, S., 2014. Fitting Linear Mixed-Effects </w:t>
      </w:r>
      <w:r w:rsidRPr="007151C0">
        <w:rPr>
          <w:rFonts w:ascii="Garamond" w:hAnsi="Garamond" w:cs="Times New Roman"/>
          <w:noProof/>
        </w:rPr>
        <w:lastRenderedPageBreak/>
        <w:t>Models using lme4. ArXiv 1406.5823: 1–51.</w:t>
      </w:r>
    </w:p>
    <w:p w14:paraId="0EB27E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9]</w:t>
      </w:r>
      <w:r w:rsidRPr="007151C0">
        <w:rPr>
          <w:rFonts w:ascii="Garamond" w:hAnsi="Garamond" w:cs="Times New Roman"/>
          <w:noProof/>
        </w:rPr>
        <w:tab/>
        <w:t>Therneau, T.M., Grambsch, P.M., 2000. Modeling Survival Data: Extending the Cox Model. New York, NY: Springer New York.</w:t>
      </w:r>
    </w:p>
    <w:p w14:paraId="7098863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0]</w:t>
      </w:r>
      <w:r w:rsidRPr="007151C0">
        <w:rPr>
          <w:rFonts w:ascii="Garamond" w:hAnsi="Garamond" w:cs="Times New Roman"/>
          <w:noProof/>
        </w:rPr>
        <w:tab/>
        <w:t>Therneau, T., 2012. A Package for Survival Analysis in S. R package version. Survival.</w:t>
      </w:r>
    </w:p>
    <w:p w14:paraId="2661B90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1]</w:t>
      </w:r>
      <w:r w:rsidRPr="007151C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0E0351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2]</w:t>
      </w:r>
      <w:r w:rsidRPr="007151C0">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304A2D7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3]</w:t>
      </w:r>
      <w:r w:rsidRPr="007151C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8BE960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4]</w:t>
      </w:r>
      <w:r w:rsidRPr="007151C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328E710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5]</w:t>
      </w:r>
      <w:r w:rsidRPr="007151C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D939F6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6]</w:t>
      </w:r>
      <w:r w:rsidRPr="007151C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43579F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7]</w:t>
      </w:r>
      <w:r w:rsidRPr="007151C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1388B3C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8]</w:t>
      </w:r>
      <w:r w:rsidRPr="007151C0">
        <w:rPr>
          <w:rFonts w:ascii="Garamond" w:hAnsi="Garamond" w:cs="Times New Roman"/>
          <w:noProof/>
        </w:rPr>
        <w:tab/>
        <w:t>Maurya, S.K., Periasamy, M., 2015. Sarcolipin is a novel regulator of muscle metabolism and obesity. Pharmacological Research 102: 270–5, Doi: 10.1016/j.phrs.2015.10.020.</w:t>
      </w:r>
    </w:p>
    <w:p w14:paraId="7E65DE1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9]</w:t>
      </w:r>
      <w:r w:rsidRPr="007151C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50506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0]</w:t>
      </w:r>
      <w:r w:rsidRPr="007151C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4CE74FF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1]</w:t>
      </w:r>
      <w:r w:rsidRPr="007151C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60F4AF5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2]</w:t>
      </w:r>
      <w:r w:rsidRPr="007151C0">
        <w:rPr>
          <w:rFonts w:ascii="Garamond" w:hAnsi="Garamond" w:cs="Times New Roman"/>
          <w:noProof/>
        </w:rPr>
        <w:tab/>
        <w:t xml:space="preserve">Bao, J.-M., Song, X.-L., Hong, Y.-Q., Zhu, H.-L., Li, C., Zhang, T., et al., 2014. </w:t>
      </w:r>
      <w:r w:rsidRPr="007151C0">
        <w:rPr>
          <w:rFonts w:ascii="Garamond" w:hAnsi="Garamond" w:cs="Times New Roman"/>
          <w:noProof/>
        </w:rPr>
        <w:lastRenderedPageBreak/>
        <w:t>Association between FOXO3A gene polymorphisms and human longevity: a meta-analysis. Asian Journal of Andrology 16(3): 446–52, Doi: 10.4103/1008-682X.123673.</w:t>
      </w:r>
    </w:p>
    <w:p w14:paraId="25F6B3C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3]</w:t>
      </w:r>
      <w:r w:rsidRPr="007151C0">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045BD5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4]</w:t>
      </w:r>
      <w:r w:rsidRPr="007151C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20A167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5]</w:t>
      </w:r>
      <w:r w:rsidRPr="007151C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680BAD0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6]</w:t>
      </w:r>
      <w:r w:rsidRPr="007151C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2FA371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7]</w:t>
      </w:r>
      <w:r w:rsidRPr="007151C0">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7421559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8]</w:t>
      </w:r>
      <w:r w:rsidRPr="007151C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3DDE281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9]</w:t>
      </w:r>
      <w:r w:rsidRPr="007151C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EB52C9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0]</w:t>
      </w:r>
      <w:r w:rsidRPr="007151C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577D3B3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1]</w:t>
      </w:r>
      <w:r w:rsidRPr="007151C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A56291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2]</w:t>
      </w:r>
      <w:r w:rsidRPr="007151C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56741FD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3]</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3FF660E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4]</w:t>
      </w:r>
      <w:r w:rsidRPr="007151C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9F184E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75]</w:t>
      </w:r>
      <w:r w:rsidRPr="007151C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7184176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6]</w:t>
      </w:r>
      <w:r w:rsidRPr="007151C0">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738214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7]</w:t>
      </w:r>
      <w:r w:rsidRPr="007151C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063A14E" w14:textId="77777777" w:rsidR="007151C0" w:rsidRPr="007151C0" w:rsidRDefault="007151C0" w:rsidP="007151C0">
      <w:pPr>
        <w:widowControl w:val="0"/>
        <w:autoSpaceDE w:val="0"/>
        <w:autoSpaceDN w:val="0"/>
        <w:adjustRightInd w:val="0"/>
        <w:spacing w:before="100" w:after="100"/>
        <w:ind w:left="640" w:hanging="640"/>
        <w:rPr>
          <w:rFonts w:ascii="Garamond" w:hAnsi="Garamond"/>
          <w:noProof/>
        </w:rPr>
      </w:pPr>
      <w:r w:rsidRPr="007151C0">
        <w:rPr>
          <w:rFonts w:ascii="Garamond" w:hAnsi="Garamond" w:cs="Times New Roman"/>
          <w:noProof/>
        </w:rPr>
        <w:t>[78]</w:t>
      </w:r>
      <w:r w:rsidRPr="007151C0">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06444CA6" w:rsidR="00871236" w:rsidRPr="005149B5" w:rsidRDefault="00871236" w:rsidP="007151C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73BD3E90" w:rsidR="003E7617" w:rsidRPr="001632AB" w:rsidRDefault="003E7617" w:rsidP="003E7617">
      <w:commentRangeStart w:id="691"/>
      <w:r w:rsidRPr="00C10DEF">
        <w:rPr>
          <w:b/>
        </w:rPr>
        <w:t xml:space="preserve">Figure 1: </w:t>
      </w:r>
      <w:r w:rsidR="006D6803">
        <w:rPr>
          <w:b/>
        </w:rPr>
        <w:t xml:space="preserve">mTORC1 </w:t>
      </w:r>
      <w:r w:rsidR="00F200DF">
        <w:rPr>
          <w:b/>
        </w:rPr>
        <w:t>regulates energy expenditure.</w:t>
      </w:r>
      <w:commentRangeEnd w:id="691"/>
      <w:r w:rsidR="008F7204">
        <w:rPr>
          <w:rStyle w:val="CommentReference"/>
        </w:rPr>
        <w:commentReference w:id="691"/>
      </w:r>
      <w:r w:rsidR="001632AB">
        <w:rPr>
          <w:b/>
        </w:rPr>
        <w:t xml:space="preserve">  </w:t>
      </w:r>
      <w:r w:rsidR="001632AB">
        <w:t xml:space="preserve">A) Schematic of rapamycin/high fat diet experiments, with effects on B) energy expenditure and C) ambulatory activity.  Muscle </w:t>
      </w:r>
      <w:r w:rsidR="001632AB">
        <w:rPr>
          <w:i/>
        </w:rPr>
        <w:t>Tsc1</w:t>
      </w:r>
      <w:r w:rsidR="001632AB">
        <w:t xml:space="preserve"> knockout at 70 days of age mice are evaluated by indirect calorimetry for heat production (D), ambulatory activity (E), respiratory exchange ratio (F).  G) </w:t>
      </w:r>
      <w:commentRangeStart w:id="692"/>
      <w:r w:rsidR="001632AB">
        <w:t>Food intake for mice on a NCD or HFD.</w:t>
      </w:r>
      <w:commentRangeEnd w:id="692"/>
      <w:r w:rsidR="001632AB">
        <w:rPr>
          <w:rStyle w:val="CommentReference"/>
        </w:rPr>
        <w:commentReference w:id="692"/>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w:t>
      </w:r>
      <w:proofErr w:type="gramStart"/>
      <w:r w:rsidR="00901963">
        <w:t xml:space="preserve">test </w:t>
      </w:r>
      <w:r w:rsidR="005B6033">
        <w:t xml:space="preserve"> (</w:t>
      </w:r>
      <w:proofErr w:type="gramEnd"/>
      <w:r w:rsidR="005B6033">
        <w:t xml:space="preserve">C, males), a Mann-Whitney </w:t>
      </w:r>
      <w:r w:rsidR="00901963">
        <w:t>(C</w:t>
      </w:r>
      <w:r w:rsidR="005B6033">
        <w:t>, females, due to lack of normality).</w:t>
      </w:r>
    </w:p>
    <w:p w14:paraId="78490DD6" w14:textId="1867AE88" w:rsidR="00B4522B" w:rsidRDefault="00B4522B" w:rsidP="003E7617"/>
    <w:p w14:paraId="5C9F6721" w14:textId="74F596C5" w:rsidR="006821D8" w:rsidRDefault="006821D8" w:rsidP="003E7617">
      <w:r w:rsidRPr="007307B3">
        <w:rPr>
          <w:b/>
        </w:rPr>
        <w:t xml:space="preserve">Figure 4: Transcriptional </w:t>
      </w:r>
      <w:r w:rsidR="005F6EBE">
        <w:rPr>
          <w:b/>
        </w:rPr>
        <w:t xml:space="preserve">and structural </w:t>
      </w:r>
      <w:r w:rsidRPr="007307B3">
        <w:rPr>
          <w:b/>
        </w:rPr>
        <w:t xml:space="preserve">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w:t>
      </w:r>
      <w:r w:rsidR="005F6EBE">
        <w:t xml:space="preserve">) Expression of A) Amino Acid Transporters B) Fatty Acid Transporters from </w:t>
      </w:r>
      <w:proofErr w:type="spellStart"/>
      <w:r w:rsidR="005F6EBE">
        <w:t>RNAseq</w:t>
      </w:r>
      <w:proofErr w:type="spellEnd"/>
      <w:r w:rsidR="005F6EBE">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Default="005F6EBE" w:rsidP="003E7617"/>
    <w:p w14:paraId="7F483492" w14:textId="379C8F3F" w:rsidR="00B558A8" w:rsidRPr="00B558A8" w:rsidRDefault="00B558A8" w:rsidP="003E7617">
      <w:pPr>
        <w:rPr>
          <w:b/>
        </w:rPr>
      </w:pPr>
      <w:r w:rsidRPr="00B558A8">
        <w:rPr>
          <w:b/>
        </w:rPr>
        <w:t xml:space="preserve">Figure 5: Survival curve of male muscle </w:t>
      </w:r>
      <w:r w:rsidRPr="00B558A8">
        <w:rPr>
          <w:b/>
          <w:i/>
        </w:rPr>
        <w:t>Tsc1</w:t>
      </w:r>
      <w:r w:rsidRPr="00B558A8">
        <w:rPr>
          <w:b/>
        </w:rPr>
        <w:t xml:space="preserve"> knockout mice on a normal chow diet.</w:t>
      </w:r>
      <w:r>
        <w:rPr>
          <w:b/>
        </w:rPr>
        <w:t xml:space="preserve">  </w:t>
      </w:r>
      <w:r w:rsidRPr="00B558A8">
        <w:t>Dotted lines indicate age at which 50% of animals died.</w:t>
      </w:r>
    </w:p>
    <w:p w14:paraId="204F8236" w14:textId="77777777" w:rsidR="005F6EBE" w:rsidRPr="007307B3" w:rsidRDefault="005F6EBE"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28FAD026" w:rsidR="00A01F29" w:rsidRDefault="00A01F29" w:rsidP="003E7617">
      <w:r w:rsidRPr="00A01F29">
        <w:rPr>
          <w:b/>
        </w:rPr>
        <w:t xml:space="preserve">Supplementary Table 1: Gene expression differences in muscle </w:t>
      </w:r>
      <w:r w:rsidRPr="00A01F29">
        <w:rPr>
          <w:b/>
          <w:i/>
        </w:rPr>
        <w:t xml:space="preserve">Tsc1 </w:t>
      </w:r>
      <w:r w:rsidRPr="00A01F29">
        <w:rPr>
          <w:b/>
        </w:rPr>
        <w:t xml:space="preserve">knockout quadriceps.  </w:t>
      </w:r>
      <w:r w:rsidR="00406E98">
        <w:t>Full results of differential expression analysis.</w:t>
      </w:r>
    </w:p>
    <w:p w14:paraId="39100E02" w14:textId="37F63227" w:rsidR="00406E98" w:rsidRDefault="00406E98" w:rsidP="003E7617"/>
    <w:p w14:paraId="3C0AE787" w14:textId="5440931C" w:rsidR="00406E98" w:rsidRDefault="00406E98" w:rsidP="00406E98">
      <w:r w:rsidRPr="00A01F29">
        <w:rPr>
          <w:b/>
        </w:rPr>
        <w:t xml:space="preserve">Supplementary Table </w:t>
      </w:r>
      <w:r>
        <w:rPr>
          <w:b/>
        </w:rPr>
        <w:t>2</w:t>
      </w:r>
      <w:r w:rsidRPr="00A01F29">
        <w:rPr>
          <w:b/>
        </w:rPr>
        <w:t xml:space="preserve">: </w:t>
      </w:r>
      <w:r>
        <w:rPr>
          <w:b/>
        </w:rPr>
        <w:t xml:space="preserve">Gene set enrichment analysis of </w:t>
      </w:r>
      <w:r>
        <w:rPr>
          <w:b/>
          <w:i/>
        </w:rPr>
        <w:t>Tsc1</w:t>
      </w:r>
      <w:r>
        <w:rPr>
          <w:b/>
        </w:rPr>
        <w:t xml:space="preserve"> knockout quadriceps</w:t>
      </w:r>
      <w:r w:rsidRPr="00A01F29">
        <w:rPr>
          <w:b/>
        </w:rPr>
        <w:t xml:space="preserve">.  </w:t>
      </w:r>
      <w:r>
        <w:t xml:space="preserve">All pathways that met an adjusted p-value of 0.25 are </w:t>
      </w:r>
      <w:r w:rsidR="001174FB">
        <w:t>shown.  NES (net enrichment score) indicates pathway effect size with positive numbers indicating positive enrichment of this gene set in these data.  Gene details are the genes which drove this positive or negative association.</w:t>
      </w:r>
      <w:r w:rsidR="00D4462C">
        <w:t xml:space="preserve">  Both nominal (NOM) and FDR adjusted (FDR) p/q values are shown.</w:t>
      </w:r>
    </w:p>
    <w:p w14:paraId="7AEECA52" w14:textId="77777777" w:rsidR="00406E98" w:rsidRPr="00406E98" w:rsidRDefault="00406E98" w:rsidP="003E7617"/>
    <w:sectPr w:rsidR="00406E98" w:rsidRPr="00406E98" w:rsidSect="00A34EF3">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AB7544" w:rsidRDefault="00AB7544">
      <w:pPr>
        <w:pStyle w:val="CommentText"/>
      </w:pPr>
      <w:r>
        <w:rPr>
          <w:rStyle w:val="CommentReference"/>
        </w:rPr>
        <w:annotationRef/>
      </w:r>
      <w:r>
        <w:t>Potential reviewers:</w:t>
      </w:r>
      <w:r>
        <w:br/>
        <w:t>Leslie Kozak</w:t>
      </w:r>
    </w:p>
    <w:p w14:paraId="655AA1B3" w14:textId="7C7988D3" w:rsidR="00AB7544" w:rsidRDefault="00AB7544">
      <w:pPr>
        <w:pStyle w:val="CommentText"/>
      </w:pPr>
      <w:r>
        <w:t xml:space="preserve">Muthu </w:t>
      </w:r>
      <w:proofErr w:type="spellStart"/>
      <w:r>
        <w:t>Periasamy</w:t>
      </w:r>
      <w:proofErr w:type="spellEnd"/>
    </w:p>
    <w:p w14:paraId="7A21C46D" w14:textId="03637713" w:rsidR="00AB7544" w:rsidRDefault="00AB7544">
      <w:pPr>
        <w:pStyle w:val="CommentText"/>
      </w:pPr>
      <w:r>
        <w:t>David Guertin</w:t>
      </w:r>
    </w:p>
    <w:p w14:paraId="5D82F0F9" w14:textId="1CD36490" w:rsidR="00AB7544" w:rsidRDefault="00AB7544">
      <w:pPr>
        <w:pStyle w:val="CommentText"/>
      </w:pPr>
      <w:r>
        <w:t>Michael Hall</w:t>
      </w:r>
    </w:p>
    <w:p w14:paraId="19DBB59F" w14:textId="5E88A870" w:rsidR="00AB7544" w:rsidRDefault="00AB7544">
      <w:pPr>
        <w:pStyle w:val="CommentText"/>
      </w:pPr>
      <w:r>
        <w:t xml:space="preserve">Markus </w:t>
      </w:r>
      <w:proofErr w:type="spellStart"/>
      <w:r>
        <w:t>Ruegg</w:t>
      </w:r>
      <w:proofErr w:type="spellEnd"/>
    </w:p>
    <w:p w14:paraId="74C5ACF2" w14:textId="77777777" w:rsidR="00AB7544" w:rsidRDefault="00AB7544">
      <w:pPr>
        <w:pStyle w:val="CommentText"/>
      </w:pPr>
    </w:p>
  </w:comment>
  <w:comment w:id="1" w:author="Dave Bridges" w:date="2018-08-15T13:05:00Z" w:initials="DB">
    <w:p w14:paraId="7A793280" w14:textId="2EF25560" w:rsidR="00AB7544" w:rsidRDefault="00AB7544">
      <w:pPr>
        <w:pStyle w:val="CommentText"/>
      </w:pPr>
      <w:r>
        <w:rPr>
          <w:rStyle w:val="CommentReference"/>
        </w:rPr>
        <w:annotationRef/>
      </w:r>
      <w:r>
        <w:t>DS: Do you want to use a middle initial?</w:t>
      </w:r>
    </w:p>
  </w:comment>
  <w:comment w:id="2" w:author="Dave Bridges" w:date="2019-03-04T14:11:00Z" w:initials="DB">
    <w:p w14:paraId="70A1AC74" w14:textId="6440C48B" w:rsidR="00AB7544" w:rsidRDefault="00AB7544">
      <w:pPr>
        <w:pStyle w:val="CommentText"/>
      </w:pPr>
      <w:r>
        <w:rPr>
          <w:rStyle w:val="CommentReference"/>
        </w:rPr>
        <w:annotationRef/>
      </w:r>
      <w:r>
        <w:t>EJS can you write this</w:t>
      </w:r>
    </w:p>
  </w:comment>
  <w:comment w:id="5" w:author="Microsoft Office User" w:date="2019-03-08T14:24:00Z" w:initials="Office">
    <w:p w14:paraId="32BB8A37" w14:textId="14A9FB3C" w:rsidR="00AB7544" w:rsidRDefault="00AB7544">
      <w:pPr>
        <w:pStyle w:val="CommentText"/>
      </w:pPr>
      <w:r>
        <w:rPr>
          <w:rStyle w:val="CommentReference"/>
        </w:rPr>
        <w:annotationRef/>
      </w:r>
      <w:r>
        <w:t>This sentence seems kind of redundant since you’ve already stated the mechanisms aren’t known. ES</w:t>
      </w:r>
    </w:p>
  </w:comment>
  <w:comment w:id="18" w:author="Dave Bridges" w:date="2016-10-25T19:52:00Z" w:initials="DB">
    <w:p w14:paraId="67942093" w14:textId="77777777" w:rsidR="00AB7544" w:rsidRDefault="00AB7544" w:rsidP="004E21CF">
      <w:pPr>
        <w:pStyle w:val="CommentText"/>
      </w:pPr>
      <w:r>
        <w:rPr>
          <w:rStyle w:val="CommentReference"/>
        </w:rPr>
        <w:annotationRef/>
      </w:r>
      <w:r>
        <w:t>Dave: check that these are all longitudinal studies</w:t>
      </w:r>
    </w:p>
  </w:comment>
  <w:comment w:id="19" w:author="Dave Bridges" w:date="2018-01-04T14:48:00Z" w:initials="DB">
    <w:p w14:paraId="38B28BF5" w14:textId="77777777" w:rsidR="00AB7544" w:rsidRDefault="00AB7544"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26" w:author="Microsoft Office User" w:date="2019-03-08T14:28:00Z" w:initials="Office">
    <w:p w14:paraId="3B86FE88" w14:textId="7D0BA9E1" w:rsidR="00AB7544" w:rsidRDefault="00AB7544">
      <w:pPr>
        <w:pStyle w:val="CommentText"/>
      </w:pPr>
      <w:r>
        <w:rPr>
          <w:rStyle w:val="CommentReference"/>
        </w:rPr>
        <w:annotationRef/>
      </w:r>
      <w:r>
        <w:t xml:space="preserve">Thought it might be good to include something about how there is a fiber type switch and increased mTORC1 activity in human muscle with aging. I am not sure how to edit the reference library via </w:t>
      </w:r>
      <w:proofErr w:type="spellStart"/>
      <w:r>
        <w:t>github</w:t>
      </w:r>
      <w:proofErr w:type="spellEnd"/>
      <w:r>
        <w:t xml:space="preserve">, so I typed in the refs for now. ES  </w:t>
      </w:r>
    </w:p>
  </w:comment>
  <w:comment w:id="34" w:author="Dave Bridges" w:date="2015-09-11T08:32:00Z" w:initials="DB">
    <w:p w14:paraId="780C7A5B" w14:textId="4D228BDB" w:rsidR="00AB7544" w:rsidRDefault="00AB7544">
      <w:pPr>
        <w:pStyle w:val="CommentText"/>
      </w:pPr>
      <w:r>
        <w:rPr>
          <w:rStyle w:val="CommentReference"/>
        </w:rPr>
        <w:annotationRef/>
      </w:r>
      <w:proofErr w:type="spellStart"/>
      <w:r>
        <w:t>JeAnna</w:t>
      </w:r>
      <w:proofErr w:type="spellEnd"/>
      <w:r>
        <w:t xml:space="preserve"> can you find out the stock number for the normal chow diets</w:t>
      </w:r>
    </w:p>
  </w:comment>
  <w:comment w:id="41" w:author="Dave Bridges" w:date="2015-11-04T11:16:00Z" w:initials="DB">
    <w:p w14:paraId="515A300A" w14:textId="77777777" w:rsidR="00AB7544" w:rsidRDefault="00AB7544" w:rsidP="00AC7808">
      <w:pPr>
        <w:pStyle w:val="CommentText"/>
      </w:pPr>
      <w:r>
        <w:rPr>
          <w:rStyle w:val="CommentReference"/>
        </w:rPr>
        <w:annotationRef/>
      </w:r>
      <w:r>
        <w:t>Check this</w:t>
      </w:r>
    </w:p>
  </w:comment>
  <w:comment w:id="42" w:author="Microsoft Office User" w:date="2019-03-08T14:37:00Z" w:initials="Office">
    <w:p w14:paraId="710489AD" w14:textId="7D75361D" w:rsidR="00AB7544" w:rsidRDefault="00AB7544">
      <w:pPr>
        <w:pStyle w:val="CommentText"/>
      </w:pPr>
      <w:r>
        <w:rPr>
          <w:rStyle w:val="CommentReference"/>
        </w:rPr>
        <w:annotationRef/>
      </w:r>
      <w:r>
        <w:t>Do you need to say how they were euthanized? This might be journal- specific, but I personally appreciate when an author includes this information. ES</w:t>
      </w:r>
    </w:p>
    <w:p w14:paraId="34DCF49B" w14:textId="77777777" w:rsidR="00AB7544" w:rsidRDefault="00AB7544">
      <w:pPr>
        <w:pStyle w:val="CommentText"/>
      </w:pPr>
    </w:p>
  </w:comment>
  <w:comment w:id="57" w:author="Dave Bridges" w:date="2019-03-01T12:49:00Z" w:initials="DB">
    <w:p w14:paraId="1CCD1F8A" w14:textId="6AE1A8C0" w:rsidR="00AB7544" w:rsidRDefault="00AB7544">
      <w:pPr>
        <w:pStyle w:val="CommentText"/>
      </w:pPr>
      <w:r>
        <w:rPr>
          <w:rStyle w:val="CommentReference"/>
        </w:rPr>
        <w:annotationRef/>
      </w:r>
      <w:r>
        <w:t>Erin please write this section for the ITT’s on the HFD mice (what ages, what does of insulin, how long were they fasted).</w:t>
      </w:r>
    </w:p>
  </w:comment>
  <w:comment w:id="58" w:author="Microsoft Office User" w:date="2019-03-08T15:23:00Z" w:initials="Office">
    <w:p w14:paraId="210790D4" w14:textId="18BF1813" w:rsidR="00AB7544" w:rsidRDefault="00AB7544">
      <w:pPr>
        <w:pStyle w:val="CommentText"/>
      </w:pPr>
      <w:r>
        <w:rPr>
          <w:rStyle w:val="CommentReference"/>
        </w:rPr>
        <w:annotationRef/>
      </w:r>
      <w:r>
        <w:t>Dave, do you think we need to calculate/include the AUC for the insulin curves? ES</w:t>
      </w:r>
    </w:p>
  </w:comment>
  <w:comment w:id="94" w:author="Erin Stephenson" w:date="2019-03-08T17:00:00Z" w:initials="EJS">
    <w:p w14:paraId="5CB4BBBF" w14:textId="65A91456" w:rsidR="00AB7544" w:rsidRDefault="00AB7544">
      <w:pPr>
        <w:pStyle w:val="CommentText"/>
      </w:pPr>
      <w:r>
        <w:rPr>
          <w:rStyle w:val="CommentReference"/>
        </w:rPr>
        <w:annotationRef/>
      </w:r>
      <w:r>
        <w:t>Dave, are we not including the isoproterenol injection and EE or cold tolerance data? Mostly curious, can’t remember if it showed anything useful or not.</w:t>
      </w:r>
    </w:p>
  </w:comment>
  <w:comment w:id="159" w:author="Microsoft Office User" w:date="2019-03-08T15:48:00Z" w:initials="Office">
    <w:p w14:paraId="6635F9F9" w14:textId="75A47677" w:rsidR="00AB7544" w:rsidRDefault="00AB7544">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91" w:author="Dave Bridges" w:date="2015-12-18T16:04:00Z" w:initials="DB">
    <w:p w14:paraId="035440B0" w14:textId="479E538E" w:rsidR="00AB7544" w:rsidRDefault="00AB7544">
      <w:pPr>
        <w:pStyle w:val="CommentText"/>
      </w:pPr>
      <w:r>
        <w:rPr>
          <w:rStyle w:val="CommentReference"/>
        </w:rPr>
        <w:annotationRef/>
      </w:r>
      <w:r>
        <w:t>Erin, please update this to reflect the timing of the rapamycin/CLAMS experiment</w:t>
      </w:r>
    </w:p>
  </w:comment>
  <w:comment w:id="197" w:author="Dave Bridges" w:date="2019-03-04T10:18:00Z" w:initials="DB">
    <w:p w14:paraId="695813AD" w14:textId="7FD12BA0" w:rsidR="00AB7544" w:rsidRDefault="00AB7544">
      <w:pPr>
        <w:pStyle w:val="CommentText"/>
      </w:pPr>
      <w:r>
        <w:rPr>
          <w:rStyle w:val="CommentReference"/>
        </w:rPr>
        <w:annotationRef/>
      </w:r>
      <w:r>
        <w:t>Update with antibodies and RRIDs</w:t>
      </w:r>
    </w:p>
  </w:comment>
  <w:comment w:id="199" w:author="Dave Bridges" w:date="2019-03-04T10:30:00Z" w:initials="DB">
    <w:p w14:paraId="1B8ECEAF" w14:textId="460A86D2" w:rsidR="00AB7544" w:rsidRDefault="00AB7544">
      <w:pPr>
        <w:pStyle w:val="CommentText"/>
      </w:pPr>
      <w:r>
        <w:rPr>
          <w:rStyle w:val="CommentReference"/>
        </w:rPr>
        <w:annotationRef/>
      </w:r>
      <w:r>
        <w:t>Quynh please add the accession number for this study</w:t>
      </w:r>
    </w:p>
  </w:comment>
  <w:comment w:id="200" w:author="Dave Bridges" w:date="2016-06-09T17:16:00Z" w:initials="DB">
    <w:p w14:paraId="55D27F74" w14:textId="311898B7" w:rsidR="00AB7544" w:rsidRDefault="00AB7544">
      <w:pPr>
        <w:pStyle w:val="CommentText"/>
      </w:pPr>
      <w:r>
        <w:rPr>
          <w:rStyle w:val="CommentReference"/>
        </w:rPr>
        <w:annotationRef/>
      </w:r>
      <w:r>
        <w:t>EJS please write</w:t>
      </w:r>
    </w:p>
  </w:comment>
  <w:comment w:id="260" w:author="Erin Stephenson" w:date="2019-03-11T13:59:00Z" w:initials="EJS">
    <w:p w14:paraId="4132B097" w14:textId="56A66BD5" w:rsidR="00AB7544" w:rsidRDefault="00AB7544">
      <w:pPr>
        <w:pStyle w:val="CommentText"/>
      </w:pPr>
      <w:r>
        <w:rPr>
          <w:rStyle w:val="CommentReference"/>
        </w:rPr>
        <w:annotationRef/>
      </w:r>
      <w:r>
        <w:t>Need to report EE as heat if saying EE is what was measured. The figure currently shows VO2.</w:t>
      </w:r>
    </w:p>
  </w:comment>
  <w:comment w:id="263" w:author="Erin Stephenson" w:date="2019-03-11T14:00:00Z" w:initials="EJS">
    <w:p w14:paraId="549E685D" w14:textId="46EE0D37" w:rsidR="00AB7544" w:rsidRDefault="00AB7544">
      <w:pPr>
        <w:pStyle w:val="CommentText"/>
      </w:pPr>
      <w:r>
        <w:rPr>
          <w:rStyle w:val="CommentReference"/>
        </w:rPr>
        <w:annotationRef/>
      </w:r>
      <w:r>
        <w:t>I think it’s important that we make it clear these were not the KO mice</w:t>
      </w:r>
    </w:p>
  </w:comment>
  <w:comment w:id="294" w:author="Erin Stephenson" w:date="2019-03-11T13:52:00Z" w:initials="EJS">
    <w:p w14:paraId="1750B070" w14:textId="715D3F3A" w:rsidR="00AB7544" w:rsidRDefault="00AB7544">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295" w:author="Erin Stephenson" w:date="2019-03-11T13:54:00Z" w:initials="EJS">
    <w:p w14:paraId="6A61BA2D" w14:textId="4D58EDC7" w:rsidR="00AB7544" w:rsidRDefault="00AB7544">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306" w:author="Erin Stephenson" w:date="2019-03-11T13:57:00Z" w:initials="EJS">
    <w:p w14:paraId="03C57FF0" w14:textId="1FC4B240" w:rsidR="00AB7544" w:rsidRDefault="00AB7544">
      <w:pPr>
        <w:pStyle w:val="CommentText"/>
      </w:pPr>
      <w:r>
        <w:rPr>
          <w:rStyle w:val="CommentReference"/>
        </w:rPr>
        <w:annotationRef/>
      </w:r>
      <w:proofErr w:type="gramStart"/>
      <w:r>
        <w:t>Definitely change</w:t>
      </w:r>
      <w:proofErr w:type="gramEnd"/>
      <w:r>
        <w:t xml:space="preserve"> the figure to show heat rather than VO2, since you are using EE throughout. Can always show VO2 and VCO2 in supplementary figures.</w:t>
      </w:r>
    </w:p>
  </w:comment>
  <w:comment w:id="379" w:author="Dave Bridges" w:date="2019-01-30T09:37:00Z" w:initials="DB">
    <w:p w14:paraId="243B2BC8" w14:textId="52B3E612" w:rsidR="00AB7544" w:rsidRDefault="00AB7544">
      <w:pPr>
        <w:pStyle w:val="CommentText"/>
      </w:pPr>
      <w:r>
        <w:rPr>
          <w:rStyle w:val="CommentReference"/>
        </w:rPr>
        <w:annotationRef/>
      </w:r>
      <w:r>
        <w:t>Update this figure</w:t>
      </w:r>
    </w:p>
  </w:comment>
  <w:comment w:id="380" w:author="Erin Stephenson" w:date="2019-03-11T14:24:00Z" w:initials="EJS">
    <w:p w14:paraId="1D82FB93" w14:textId="42A2BB9F" w:rsidR="00AB7544" w:rsidRDefault="00AB7544">
      <w:pPr>
        <w:pStyle w:val="CommentText"/>
      </w:pPr>
      <w:r>
        <w:rPr>
          <w:rStyle w:val="CommentReference"/>
        </w:rPr>
        <w:annotationRef/>
      </w:r>
      <w:r>
        <w:t xml:space="preserve">Is the figure accurate? The HFD groups obviously have more variation but the male KOs look as though they </w:t>
      </w:r>
      <w:proofErr w:type="gramStart"/>
      <w:r>
        <w:t>have a tendency to</w:t>
      </w:r>
      <w:proofErr w:type="gramEnd"/>
      <w:r>
        <w:t xml:space="preserve"> eat more when on the palatable diet. Is that real?</w:t>
      </w:r>
    </w:p>
  </w:comment>
  <w:comment w:id="376" w:author="Erin Stephenson" w:date="2019-03-11T14:22:00Z" w:initials="EJS">
    <w:p w14:paraId="7BBCB47A" w14:textId="7D94F4C9" w:rsidR="00AB7544" w:rsidRDefault="00AB7544">
      <w:pPr>
        <w:pStyle w:val="CommentText"/>
      </w:pPr>
      <w:r>
        <w:rPr>
          <w:rStyle w:val="CommentReference"/>
        </w:rPr>
        <w:annotationRef/>
      </w:r>
      <w:r>
        <w:t>I think this stuff is better in its own sub-section</w:t>
      </w:r>
    </w:p>
  </w:comment>
  <w:comment w:id="400" w:author="Erin Stephenson" w:date="2019-03-11T14:35:00Z" w:initials="EJS">
    <w:p w14:paraId="3E64AF8A" w14:textId="201A9041" w:rsidR="00AB7544" w:rsidRDefault="00AB7544">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04" w:author="Erin Stephenson" w:date="2019-03-11T14:32:00Z" w:initials="EJS">
    <w:p w14:paraId="6FAB0739" w14:textId="22B1CC91" w:rsidR="00AB7544" w:rsidRDefault="00AB7544">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450" w:author="Erin Stephenson" w:date="2019-03-11T15:07:00Z" w:initials="EJS">
    <w:p w14:paraId="23DBC50F" w14:textId="176CD255" w:rsidR="00AB7544" w:rsidRDefault="00AB7544">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w:t>
      </w:r>
    </w:p>
  </w:comment>
  <w:comment w:id="454" w:author="Erin Stephenson" w:date="2019-03-11T15:05:00Z" w:initials="EJS">
    <w:p w14:paraId="57B71946" w14:textId="51EE4F39" w:rsidR="00AB7544" w:rsidRDefault="00AB7544">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481" w:author="Dave Bridges" w:date="2019-03-01T14:56:00Z" w:initials="DB">
    <w:p w14:paraId="4DD8205B" w14:textId="5D77B1D9" w:rsidR="00AB7544" w:rsidRDefault="00AB7544">
      <w:pPr>
        <w:pStyle w:val="CommentText"/>
      </w:pPr>
      <w:r>
        <w:rPr>
          <w:rStyle w:val="CommentReference"/>
        </w:rPr>
        <w:annotationRef/>
      </w:r>
      <w:r>
        <w:t>Calculate effect size and p-value</w:t>
      </w:r>
    </w:p>
  </w:comment>
  <w:comment w:id="518" w:author="Erin Stephenson" w:date="2019-03-11T15:26:00Z" w:initials="EJS">
    <w:p w14:paraId="3C354DBD" w14:textId="18A57183" w:rsidR="00AB7544" w:rsidRDefault="00AB7544">
      <w:pPr>
        <w:pStyle w:val="CommentText"/>
      </w:pPr>
      <w:r>
        <w:rPr>
          <w:rStyle w:val="CommentReference"/>
        </w:rPr>
        <w:annotationRef/>
      </w:r>
      <w:r>
        <w:t xml:space="preserve">I think we need to include the muscle and sex of the mice we did this experiment in. It was quad, right? And we just ran males? </w:t>
      </w:r>
    </w:p>
  </w:comment>
  <w:comment w:id="522" w:author="Erin Stephenson" w:date="2019-03-11T15:28:00Z" w:initials="EJS">
    <w:p w14:paraId="5B75DF05" w14:textId="6989AACF" w:rsidR="00AB7544" w:rsidRDefault="00AB7544">
      <w:pPr>
        <w:pStyle w:val="CommentText"/>
      </w:pPr>
      <w:r>
        <w:rPr>
          <w:rStyle w:val="CommentReference"/>
        </w:rPr>
        <w:annotationRef/>
      </w:r>
      <w:r>
        <w:t xml:space="preserve">Do you think we need to say which types of GSEA we ran here? Might be helpful to the reader. Just a thought </w:t>
      </w:r>
    </w:p>
  </w:comment>
  <w:comment w:id="537" w:author="Erin Stephenson" w:date="2019-03-11T15:34:00Z" w:initials="EJS">
    <w:p w14:paraId="0C625B35" w14:textId="25E2D82B" w:rsidR="00AB7544" w:rsidRDefault="00AB7544">
      <w:pPr>
        <w:pStyle w:val="CommentText"/>
      </w:pPr>
      <w:r>
        <w:rPr>
          <w:rStyle w:val="CommentReference"/>
        </w:rPr>
        <w:annotationRef/>
      </w:r>
      <w:r>
        <w:t>Maybe use stronger language? Perhaps “previously unreported gene sets”?</w:t>
      </w:r>
    </w:p>
  </w:comment>
  <w:comment w:id="542" w:author="Erin Stephenson" w:date="2019-03-11T15:33:00Z" w:initials="EJS">
    <w:p w14:paraId="20519936" w14:textId="643E5AEE" w:rsidR="00AB7544" w:rsidRDefault="00AB7544">
      <w:pPr>
        <w:pStyle w:val="CommentText"/>
      </w:pPr>
      <w:r>
        <w:rPr>
          <w:rStyle w:val="CommentReference"/>
        </w:rPr>
        <w:annotationRef/>
      </w:r>
      <w:r>
        <w:t>There’s something weird going on with the y-axis of this figure panel.</w:t>
      </w:r>
    </w:p>
  </w:comment>
  <w:comment w:id="543" w:author="Erin Stephenson" w:date="2019-03-11T15:33:00Z" w:initials="EJS">
    <w:p w14:paraId="12059921" w14:textId="11535230" w:rsidR="00AB7544" w:rsidRDefault="00AB7544">
      <w:pPr>
        <w:pStyle w:val="CommentText"/>
      </w:pPr>
      <w:r>
        <w:rPr>
          <w:rStyle w:val="CommentReference"/>
        </w:rPr>
        <w:annotationRef/>
      </w:r>
      <w:r>
        <w:t>The legend in this figure is overlapping the bar depicting the KO Fabp3.</w:t>
      </w:r>
    </w:p>
  </w:comment>
  <w:comment w:id="571" w:author="Erin Stephenson" w:date="2019-03-11T15:50:00Z" w:initials="EJS">
    <w:p w14:paraId="0C4BB90D" w14:textId="08C39716" w:rsidR="00AB7544" w:rsidRDefault="00AB7544">
      <w:pPr>
        <w:pStyle w:val="CommentText"/>
      </w:pPr>
      <w:r>
        <w:rPr>
          <w:rStyle w:val="CommentReference"/>
        </w:rPr>
        <w:annotationRef/>
      </w:r>
      <w:r>
        <w:t>Probably want to include a reference for this statement.</w:t>
      </w:r>
    </w:p>
  </w:comment>
  <w:comment w:id="625" w:author="Erin Stephenson" w:date="2019-03-11T15:58:00Z" w:initials="EJS">
    <w:p w14:paraId="2C4ED1DC" w14:textId="135F5A63" w:rsidR="00AB7544" w:rsidRDefault="00AB7544">
      <w:pPr>
        <w:pStyle w:val="CommentText"/>
      </w:pPr>
      <w:r>
        <w:rPr>
          <w:rStyle w:val="CommentReference"/>
        </w:rPr>
        <w:annotationRef/>
      </w:r>
      <w:r>
        <w:t>Suddenly using fold change when previously percent change was used is a bit inconsistent. Probably need to fix this to match style of rest of results section.</w:t>
      </w:r>
    </w:p>
  </w:comment>
  <w:comment w:id="576" w:author="Erin Stephenson" w:date="2019-03-11T16:10:00Z" w:initials="EJS">
    <w:p w14:paraId="25F1507B" w14:textId="7CF42219" w:rsidR="00451667" w:rsidRDefault="00451667">
      <w:pPr>
        <w:pStyle w:val="CommentText"/>
      </w:pPr>
      <w:r>
        <w:rPr>
          <w:rStyle w:val="CommentReference"/>
        </w:rPr>
        <w:annotationRef/>
      </w:r>
      <w:r>
        <w:t>D</w:t>
      </w:r>
      <w:r w:rsidR="00161EF9">
        <w:t>ave, d</w:t>
      </w:r>
      <w:r>
        <w:t xml:space="preserve">o you think a reviewer would ask for us to measure calcium uptake rates in the skeletal muscle of KO and WT mTsc1 mice? I’ve seen methods that use Fura2 dye to track changes in calcium concentrations </w:t>
      </w:r>
      <w:r w:rsidR="00161EF9">
        <w:t>but they mostly rely on experiments being done in fresh tissue. This is something that I have wondered ever since we found this whole Ca2+ cycling story, so I thought it might be worth thinking about again now.</w:t>
      </w:r>
    </w:p>
  </w:comment>
  <w:comment w:id="662" w:author="Erin Stephenson" w:date="2019-03-11T16:17:00Z" w:initials="EJS">
    <w:p w14:paraId="0DD0A173" w14:textId="791D21EF" w:rsidR="008C576E" w:rsidRDefault="008C576E">
      <w:pPr>
        <w:pStyle w:val="CommentText"/>
      </w:pPr>
      <w:r>
        <w:rPr>
          <w:rStyle w:val="CommentReference"/>
        </w:rPr>
        <w:annotationRef/>
      </w:r>
      <w:r>
        <w:t xml:space="preserve">Not </w:t>
      </w:r>
      <w:proofErr w:type="gramStart"/>
      <w:r>
        <w:t>really sure</w:t>
      </w:r>
      <w:proofErr w:type="gramEnd"/>
      <w:r>
        <w:t xml:space="preserve"> how we are supposed to report an observation that we don’t have an official metric for. </w:t>
      </w:r>
    </w:p>
  </w:comment>
  <w:comment w:id="690" w:author="Dave Bridges" w:date="2015-09-08T08:54:00Z" w:initials="DB">
    <w:p w14:paraId="4C23780D" w14:textId="380AB939" w:rsidR="00AB7544" w:rsidRDefault="00AB7544">
      <w:pPr>
        <w:pStyle w:val="CommentText"/>
      </w:pPr>
      <w:r>
        <w:rPr>
          <w:rStyle w:val="CommentReference"/>
        </w:rPr>
        <w:annotationRef/>
      </w:r>
      <w:r>
        <w:t>ARS, which grant(s) do you want to use here?</w:t>
      </w:r>
    </w:p>
  </w:comment>
  <w:comment w:id="691" w:author="Dave Bridges" w:date="2019-02-28T14:34:00Z" w:initials="DB">
    <w:p w14:paraId="4673376A" w14:textId="6E675161" w:rsidR="00AB7544" w:rsidRDefault="00AB7544">
      <w:pPr>
        <w:pStyle w:val="CommentText"/>
      </w:pPr>
      <w:r>
        <w:rPr>
          <w:rStyle w:val="CommentReference"/>
        </w:rPr>
        <w:annotationRef/>
      </w:r>
      <w:r>
        <w:t>Need to add asterisks</w:t>
      </w:r>
    </w:p>
  </w:comment>
  <w:comment w:id="692" w:author="Dave Bridges" w:date="2019-03-04T14:37:00Z" w:initials="DB">
    <w:p w14:paraId="3E15FFEA" w14:textId="12F8A550" w:rsidR="00AB7544" w:rsidRDefault="00AB7544">
      <w:pPr>
        <w:pStyle w:val="CommentText"/>
      </w:pPr>
      <w:r>
        <w:rPr>
          <w:rStyle w:val="CommentReference"/>
        </w:rPr>
        <w:annotationRef/>
      </w:r>
      <w:r>
        <w:t>Waiting for last two cages, will re-graph D-G without backgroun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7A793280" w15:done="0"/>
  <w15:commentEx w15:paraId="70A1AC74" w15:done="0"/>
  <w15:commentEx w15:paraId="32BB8A37" w15:done="0"/>
  <w15:commentEx w15:paraId="67942093" w15:done="0"/>
  <w15:commentEx w15:paraId="38B28BF5" w15:done="0"/>
  <w15:commentEx w15:paraId="3B86FE88" w15:done="0"/>
  <w15:commentEx w15:paraId="780C7A5B" w15:done="0"/>
  <w15:commentEx w15:paraId="515A300A" w15:done="0"/>
  <w15:commentEx w15:paraId="34DCF49B" w15:done="0"/>
  <w15:commentEx w15:paraId="1CCD1F8A" w15:done="0"/>
  <w15:commentEx w15:paraId="210790D4" w15:done="0"/>
  <w15:commentEx w15:paraId="5CB4BBBF" w15:done="0"/>
  <w15:commentEx w15:paraId="6635F9F9" w15:done="0"/>
  <w15:commentEx w15:paraId="035440B0" w15:done="0"/>
  <w15:commentEx w15:paraId="695813AD" w15:done="0"/>
  <w15:commentEx w15:paraId="1B8ECEAF" w15:done="0"/>
  <w15:commentEx w15:paraId="55D27F74" w15:done="0"/>
  <w15:commentEx w15:paraId="4132B097" w15:done="0"/>
  <w15:commentEx w15:paraId="549E685D" w15:done="0"/>
  <w15:commentEx w15:paraId="1750B070" w15:done="0"/>
  <w15:commentEx w15:paraId="6A61BA2D" w15:done="0"/>
  <w15:commentEx w15:paraId="03C57FF0" w15:done="0"/>
  <w15:commentEx w15:paraId="243B2BC8" w15:done="0"/>
  <w15:commentEx w15:paraId="1D82FB93" w15:done="0"/>
  <w15:commentEx w15:paraId="7BBCB47A" w15:done="0"/>
  <w15:commentEx w15:paraId="3E64AF8A" w15:done="0"/>
  <w15:commentEx w15:paraId="6FAB0739" w15:done="0"/>
  <w15:commentEx w15:paraId="23DBC50F" w15:done="0"/>
  <w15:commentEx w15:paraId="57B71946" w15:done="0"/>
  <w15:commentEx w15:paraId="4DD8205B" w15:done="0"/>
  <w15:commentEx w15:paraId="3C354DBD" w15:done="0"/>
  <w15:commentEx w15:paraId="5B75DF05" w15:done="0"/>
  <w15:commentEx w15:paraId="0C625B35" w15:done="0"/>
  <w15:commentEx w15:paraId="20519936" w15:done="0"/>
  <w15:commentEx w15:paraId="12059921" w15:done="0"/>
  <w15:commentEx w15:paraId="0C4BB90D" w15:done="0"/>
  <w15:commentEx w15:paraId="2C4ED1DC" w15:done="0"/>
  <w15:commentEx w15:paraId="25F1507B" w15:done="0"/>
  <w15:commentEx w15:paraId="0DD0A173" w15:done="0"/>
  <w15:commentEx w15:paraId="4C23780D" w15:done="0"/>
  <w15:commentEx w15:paraId="4673376A" w15:done="0"/>
  <w15:commentEx w15:paraId="3E15FF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0A1AC74" w16cid:durableId="2027B07B"/>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243B2BC8" w16cid:durableId="1FFBEEDB"/>
  <w16cid:commentId w16cid:paraId="4DD8205B" w16cid:durableId="2023C680"/>
  <w16cid:commentId w16cid:paraId="4C23780D" w16cid:durableId="1F1E93EA"/>
  <w16cid:commentId w16cid:paraId="4673376A" w16cid:durableId="20226FEB"/>
  <w16cid:commentId w16cid:paraId="3E15FFEA" w16cid:durableId="2027B69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69E9A8" w14:textId="77777777" w:rsidR="00915FA0" w:rsidRDefault="00915FA0" w:rsidP="00907F04">
      <w:r>
        <w:separator/>
      </w:r>
    </w:p>
  </w:endnote>
  <w:endnote w:type="continuationSeparator" w:id="0">
    <w:p w14:paraId="3476D707" w14:textId="77777777" w:rsidR="00915FA0" w:rsidRDefault="00915FA0"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Wingdings 3">
    <w:panose1 w:val="050401020108070707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AB7544" w:rsidRDefault="00AB7544"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AB7544" w:rsidRDefault="00AB7544">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AB7544" w:rsidRDefault="00AB7544"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F2A67">
      <w:rPr>
        <w:rStyle w:val="PageNumber"/>
        <w:noProof/>
      </w:rPr>
      <w:t>7</w:t>
    </w:r>
    <w:r>
      <w:rPr>
        <w:rStyle w:val="PageNumber"/>
      </w:rPr>
      <w:fldChar w:fldCharType="end"/>
    </w:r>
  </w:p>
  <w:p w14:paraId="493E31A3" w14:textId="77777777" w:rsidR="00AB7544" w:rsidRDefault="00AB754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F91C70" w14:textId="77777777" w:rsidR="00915FA0" w:rsidRDefault="00915FA0" w:rsidP="00907F04">
      <w:r>
        <w:separator/>
      </w:r>
    </w:p>
  </w:footnote>
  <w:footnote w:type="continuationSeparator" w:id="0">
    <w:p w14:paraId="64B7C5BE" w14:textId="77777777" w:rsidR="00915FA0" w:rsidRDefault="00915FA0"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rson w15:author="Erin Stephenson">
    <w15:presenceInfo w15:providerId="None" w15:userId="Erin Stephen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2FD"/>
    <w:rsid w:val="000013A4"/>
    <w:rsid w:val="00002EA6"/>
    <w:rsid w:val="00007596"/>
    <w:rsid w:val="00010A8C"/>
    <w:rsid w:val="00023E0F"/>
    <w:rsid w:val="00024386"/>
    <w:rsid w:val="00026298"/>
    <w:rsid w:val="00037C8C"/>
    <w:rsid w:val="00040A63"/>
    <w:rsid w:val="00041C32"/>
    <w:rsid w:val="00041ED7"/>
    <w:rsid w:val="00044765"/>
    <w:rsid w:val="000529E0"/>
    <w:rsid w:val="00053F9A"/>
    <w:rsid w:val="00062D30"/>
    <w:rsid w:val="00063E75"/>
    <w:rsid w:val="000654BB"/>
    <w:rsid w:val="000655C9"/>
    <w:rsid w:val="0006561D"/>
    <w:rsid w:val="000711BE"/>
    <w:rsid w:val="000740D6"/>
    <w:rsid w:val="000743D3"/>
    <w:rsid w:val="0008433C"/>
    <w:rsid w:val="00085075"/>
    <w:rsid w:val="000850D2"/>
    <w:rsid w:val="00090C3D"/>
    <w:rsid w:val="000A25BD"/>
    <w:rsid w:val="000A3D43"/>
    <w:rsid w:val="000A6497"/>
    <w:rsid w:val="000B3C34"/>
    <w:rsid w:val="000B72BD"/>
    <w:rsid w:val="000C2BF5"/>
    <w:rsid w:val="000C5F3E"/>
    <w:rsid w:val="000D2A60"/>
    <w:rsid w:val="000D52B5"/>
    <w:rsid w:val="000E1B13"/>
    <w:rsid w:val="000E6F5D"/>
    <w:rsid w:val="000F0D4D"/>
    <w:rsid w:val="000F13F0"/>
    <w:rsid w:val="0010266D"/>
    <w:rsid w:val="001037A6"/>
    <w:rsid w:val="00105481"/>
    <w:rsid w:val="00105909"/>
    <w:rsid w:val="00106DC4"/>
    <w:rsid w:val="00107884"/>
    <w:rsid w:val="00111E04"/>
    <w:rsid w:val="00112FF8"/>
    <w:rsid w:val="0011510C"/>
    <w:rsid w:val="001174FB"/>
    <w:rsid w:val="00123A01"/>
    <w:rsid w:val="00135321"/>
    <w:rsid w:val="00136D4C"/>
    <w:rsid w:val="00140E42"/>
    <w:rsid w:val="0014290F"/>
    <w:rsid w:val="001510C9"/>
    <w:rsid w:val="00161EF9"/>
    <w:rsid w:val="001632AB"/>
    <w:rsid w:val="0017194A"/>
    <w:rsid w:val="001736D0"/>
    <w:rsid w:val="00177695"/>
    <w:rsid w:val="00184574"/>
    <w:rsid w:val="00190F17"/>
    <w:rsid w:val="00194ECE"/>
    <w:rsid w:val="001A6A7C"/>
    <w:rsid w:val="001A6B81"/>
    <w:rsid w:val="001A7E83"/>
    <w:rsid w:val="001B0883"/>
    <w:rsid w:val="001B3936"/>
    <w:rsid w:val="001B5133"/>
    <w:rsid w:val="001B6F0D"/>
    <w:rsid w:val="001B7D99"/>
    <w:rsid w:val="001C3ACF"/>
    <w:rsid w:val="001C6BCC"/>
    <w:rsid w:val="001D5E0D"/>
    <w:rsid w:val="001D6E41"/>
    <w:rsid w:val="001E0A5E"/>
    <w:rsid w:val="001E275B"/>
    <w:rsid w:val="001E44FD"/>
    <w:rsid w:val="001E676F"/>
    <w:rsid w:val="001F1F8C"/>
    <w:rsid w:val="00200537"/>
    <w:rsid w:val="00200D61"/>
    <w:rsid w:val="00205F41"/>
    <w:rsid w:val="00216640"/>
    <w:rsid w:val="0021683F"/>
    <w:rsid w:val="00217BA9"/>
    <w:rsid w:val="00221DBF"/>
    <w:rsid w:val="00224477"/>
    <w:rsid w:val="0022606C"/>
    <w:rsid w:val="00227168"/>
    <w:rsid w:val="00232F5F"/>
    <w:rsid w:val="0023334D"/>
    <w:rsid w:val="00237F34"/>
    <w:rsid w:val="0024205C"/>
    <w:rsid w:val="00245445"/>
    <w:rsid w:val="00247862"/>
    <w:rsid w:val="00250F5B"/>
    <w:rsid w:val="00260872"/>
    <w:rsid w:val="002613DA"/>
    <w:rsid w:val="002638F5"/>
    <w:rsid w:val="002648CF"/>
    <w:rsid w:val="00266DA2"/>
    <w:rsid w:val="00270732"/>
    <w:rsid w:val="00275E69"/>
    <w:rsid w:val="0028395B"/>
    <w:rsid w:val="00285248"/>
    <w:rsid w:val="0029157D"/>
    <w:rsid w:val="002A27DB"/>
    <w:rsid w:val="002A7B4B"/>
    <w:rsid w:val="002B47DD"/>
    <w:rsid w:val="002B4B3F"/>
    <w:rsid w:val="002B4C32"/>
    <w:rsid w:val="002C4DA5"/>
    <w:rsid w:val="002C7201"/>
    <w:rsid w:val="002C7364"/>
    <w:rsid w:val="002D0FAF"/>
    <w:rsid w:val="002D3D11"/>
    <w:rsid w:val="002D4421"/>
    <w:rsid w:val="002D65EF"/>
    <w:rsid w:val="002D7887"/>
    <w:rsid w:val="002D7B1C"/>
    <w:rsid w:val="002E0659"/>
    <w:rsid w:val="002E25A9"/>
    <w:rsid w:val="002E45D2"/>
    <w:rsid w:val="002E4621"/>
    <w:rsid w:val="002E6520"/>
    <w:rsid w:val="002E6FE7"/>
    <w:rsid w:val="002F1BC5"/>
    <w:rsid w:val="00303444"/>
    <w:rsid w:val="003116E9"/>
    <w:rsid w:val="00311779"/>
    <w:rsid w:val="00316486"/>
    <w:rsid w:val="0032099B"/>
    <w:rsid w:val="00325100"/>
    <w:rsid w:val="00331B56"/>
    <w:rsid w:val="00331F69"/>
    <w:rsid w:val="00334230"/>
    <w:rsid w:val="0033583C"/>
    <w:rsid w:val="003406C3"/>
    <w:rsid w:val="003407C9"/>
    <w:rsid w:val="00343477"/>
    <w:rsid w:val="00344094"/>
    <w:rsid w:val="00345E99"/>
    <w:rsid w:val="00352D83"/>
    <w:rsid w:val="00353984"/>
    <w:rsid w:val="00357C70"/>
    <w:rsid w:val="00362533"/>
    <w:rsid w:val="00365FE9"/>
    <w:rsid w:val="003669B1"/>
    <w:rsid w:val="00373D35"/>
    <w:rsid w:val="003743AA"/>
    <w:rsid w:val="0038153C"/>
    <w:rsid w:val="0038168E"/>
    <w:rsid w:val="003840F7"/>
    <w:rsid w:val="0038762E"/>
    <w:rsid w:val="0039397E"/>
    <w:rsid w:val="00395526"/>
    <w:rsid w:val="0039667E"/>
    <w:rsid w:val="00396722"/>
    <w:rsid w:val="00396BD8"/>
    <w:rsid w:val="003A0720"/>
    <w:rsid w:val="003A2798"/>
    <w:rsid w:val="003A3449"/>
    <w:rsid w:val="003B3167"/>
    <w:rsid w:val="003B35C6"/>
    <w:rsid w:val="003B4152"/>
    <w:rsid w:val="003B6C80"/>
    <w:rsid w:val="003C3B52"/>
    <w:rsid w:val="003C4E85"/>
    <w:rsid w:val="003D55EC"/>
    <w:rsid w:val="003D7B6E"/>
    <w:rsid w:val="003E0F4D"/>
    <w:rsid w:val="003E55B5"/>
    <w:rsid w:val="003E7617"/>
    <w:rsid w:val="003F2A67"/>
    <w:rsid w:val="003F5B88"/>
    <w:rsid w:val="003F5BD8"/>
    <w:rsid w:val="003F5FAC"/>
    <w:rsid w:val="003F6A53"/>
    <w:rsid w:val="003F7532"/>
    <w:rsid w:val="00403E87"/>
    <w:rsid w:val="00404B3E"/>
    <w:rsid w:val="00406E98"/>
    <w:rsid w:val="00410785"/>
    <w:rsid w:val="00412036"/>
    <w:rsid w:val="00415E95"/>
    <w:rsid w:val="00425B32"/>
    <w:rsid w:val="00426050"/>
    <w:rsid w:val="00427FDD"/>
    <w:rsid w:val="004344F0"/>
    <w:rsid w:val="004369E3"/>
    <w:rsid w:val="00445957"/>
    <w:rsid w:val="00446BC8"/>
    <w:rsid w:val="0045067A"/>
    <w:rsid w:val="00451202"/>
    <w:rsid w:val="0045120B"/>
    <w:rsid w:val="00451667"/>
    <w:rsid w:val="0045183A"/>
    <w:rsid w:val="004555BE"/>
    <w:rsid w:val="0046122A"/>
    <w:rsid w:val="00461ACE"/>
    <w:rsid w:val="00466D21"/>
    <w:rsid w:val="00472BDC"/>
    <w:rsid w:val="004744F3"/>
    <w:rsid w:val="00475646"/>
    <w:rsid w:val="00482AEB"/>
    <w:rsid w:val="004905D8"/>
    <w:rsid w:val="00496562"/>
    <w:rsid w:val="00496EF3"/>
    <w:rsid w:val="004A2F25"/>
    <w:rsid w:val="004A33CD"/>
    <w:rsid w:val="004A7A2F"/>
    <w:rsid w:val="004B474D"/>
    <w:rsid w:val="004B4882"/>
    <w:rsid w:val="004B4AFF"/>
    <w:rsid w:val="004B4BBE"/>
    <w:rsid w:val="004B5ADF"/>
    <w:rsid w:val="004C18FC"/>
    <w:rsid w:val="004C1919"/>
    <w:rsid w:val="004C281E"/>
    <w:rsid w:val="004C5453"/>
    <w:rsid w:val="004C5CD7"/>
    <w:rsid w:val="004C6C48"/>
    <w:rsid w:val="004D0DD4"/>
    <w:rsid w:val="004D4201"/>
    <w:rsid w:val="004D440C"/>
    <w:rsid w:val="004D5084"/>
    <w:rsid w:val="004D7062"/>
    <w:rsid w:val="004E21CF"/>
    <w:rsid w:val="004F062C"/>
    <w:rsid w:val="004F3112"/>
    <w:rsid w:val="004F3617"/>
    <w:rsid w:val="004F7AD9"/>
    <w:rsid w:val="005008B3"/>
    <w:rsid w:val="00502679"/>
    <w:rsid w:val="00502BBA"/>
    <w:rsid w:val="00504B90"/>
    <w:rsid w:val="0050751B"/>
    <w:rsid w:val="00510897"/>
    <w:rsid w:val="00512B02"/>
    <w:rsid w:val="005149B5"/>
    <w:rsid w:val="00515D25"/>
    <w:rsid w:val="00515D2C"/>
    <w:rsid w:val="005169CA"/>
    <w:rsid w:val="005208D2"/>
    <w:rsid w:val="0052183D"/>
    <w:rsid w:val="00526B0E"/>
    <w:rsid w:val="00531AD6"/>
    <w:rsid w:val="005365AD"/>
    <w:rsid w:val="00545313"/>
    <w:rsid w:val="00552951"/>
    <w:rsid w:val="00561996"/>
    <w:rsid w:val="005731CE"/>
    <w:rsid w:val="00573A9D"/>
    <w:rsid w:val="00574315"/>
    <w:rsid w:val="005838B0"/>
    <w:rsid w:val="00583F7C"/>
    <w:rsid w:val="005858D1"/>
    <w:rsid w:val="005A04FA"/>
    <w:rsid w:val="005B6033"/>
    <w:rsid w:val="005D5319"/>
    <w:rsid w:val="005E7779"/>
    <w:rsid w:val="005F1335"/>
    <w:rsid w:val="005F1E8E"/>
    <w:rsid w:val="005F6EBE"/>
    <w:rsid w:val="005F789C"/>
    <w:rsid w:val="00611922"/>
    <w:rsid w:val="00620D72"/>
    <w:rsid w:val="00620F42"/>
    <w:rsid w:val="00623C92"/>
    <w:rsid w:val="0062778A"/>
    <w:rsid w:val="00631986"/>
    <w:rsid w:val="006374B4"/>
    <w:rsid w:val="00643A13"/>
    <w:rsid w:val="0064581C"/>
    <w:rsid w:val="006469A7"/>
    <w:rsid w:val="00652649"/>
    <w:rsid w:val="00652BAC"/>
    <w:rsid w:val="00652E5B"/>
    <w:rsid w:val="00654F70"/>
    <w:rsid w:val="00662B0A"/>
    <w:rsid w:val="006638A2"/>
    <w:rsid w:val="00663D4B"/>
    <w:rsid w:val="006668B8"/>
    <w:rsid w:val="00667E61"/>
    <w:rsid w:val="006740A2"/>
    <w:rsid w:val="006821D8"/>
    <w:rsid w:val="006823FC"/>
    <w:rsid w:val="006847F1"/>
    <w:rsid w:val="00686640"/>
    <w:rsid w:val="00692503"/>
    <w:rsid w:val="006929D3"/>
    <w:rsid w:val="00697482"/>
    <w:rsid w:val="006A4F02"/>
    <w:rsid w:val="006B24A7"/>
    <w:rsid w:val="006B552C"/>
    <w:rsid w:val="006B5821"/>
    <w:rsid w:val="006C5190"/>
    <w:rsid w:val="006C7920"/>
    <w:rsid w:val="006D5C06"/>
    <w:rsid w:val="006D5C5F"/>
    <w:rsid w:val="006D6803"/>
    <w:rsid w:val="006D6FB2"/>
    <w:rsid w:val="006E719C"/>
    <w:rsid w:val="006E7ABB"/>
    <w:rsid w:val="006F352E"/>
    <w:rsid w:val="006F51AF"/>
    <w:rsid w:val="006F5D2C"/>
    <w:rsid w:val="006F76FF"/>
    <w:rsid w:val="00706C80"/>
    <w:rsid w:val="00707E83"/>
    <w:rsid w:val="00711C00"/>
    <w:rsid w:val="007151C0"/>
    <w:rsid w:val="0072331D"/>
    <w:rsid w:val="00723E82"/>
    <w:rsid w:val="0072553D"/>
    <w:rsid w:val="007276B1"/>
    <w:rsid w:val="00730779"/>
    <w:rsid w:val="007307B3"/>
    <w:rsid w:val="0073113D"/>
    <w:rsid w:val="0073183A"/>
    <w:rsid w:val="00731EED"/>
    <w:rsid w:val="007364FD"/>
    <w:rsid w:val="00736644"/>
    <w:rsid w:val="00740A10"/>
    <w:rsid w:val="00741314"/>
    <w:rsid w:val="00741F23"/>
    <w:rsid w:val="007427F4"/>
    <w:rsid w:val="00745B67"/>
    <w:rsid w:val="00745DCE"/>
    <w:rsid w:val="00750372"/>
    <w:rsid w:val="00762918"/>
    <w:rsid w:val="00762EF3"/>
    <w:rsid w:val="00770A53"/>
    <w:rsid w:val="00771F3C"/>
    <w:rsid w:val="00772CDD"/>
    <w:rsid w:val="007756BC"/>
    <w:rsid w:val="00776A6D"/>
    <w:rsid w:val="00776D93"/>
    <w:rsid w:val="00784182"/>
    <w:rsid w:val="00794576"/>
    <w:rsid w:val="00794D56"/>
    <w:rsid w:val="00796DC1"/>
    <w:rsid w:val="007A3D75"/>
    <w:rsid w:val="007A62B1"/>
    <w:rsid w:val="007A6E04"/>
    <w:rsid w:val="007B0A52"/>
    <w:rsid w:val="007B5953"/>
    <w:rsid w:val="007B624A"/>
    <w:rsid w:val="007B7563"/>
    <w:rsid w:val="007B7AEB"/>
    <w:rsid w:val="007C0FAF"/>
    <w:rsid w:val="007C4F6A"/>
    <w:rsid w:val="007C5911"/>
    <w:rsid w:val="007D199B"/>
    <w:rsid w:val="007D1A22"/>
    <w:rsid w:val="007D34F5"/>
    <w:rsid w:val="007D4121"/>
    <w:rsid w:val="007D6682"/>
    <w:rsid w:val="007E30D2"/>
    <w:rsid w:val="007E387B"/>
    <w:rsid w:val="007E574F"/>
    <w:rsid w:val="007F46DE"/>
    <w:rsid w:val="007F68D4"/>
    <w:rsid w:val="007F72CB"/>
    <w:rsid w:val="007F73C7"/>
    <w:rsid w:val="00800F89"/>
    <w:rsid w:val="00802891"/>
    <w:rsid w:val="0080402E"/>
    <w:rsid w:val="00804E7C"/>
    <w:rsid w:val="00814360"/>
    <w:rsid w:val="00815FB0"/>
    <w:rsid w:val="00823A14"/>
    <w:rsid w:val="00827BEF"/>
    <w:rsid w:val="00827F3E"/>
    <w:rsid w:val="00834945"/>
    <w:rsid w:val="00841897"/>
    <w:rsid w:val="00841CC6"/>
    <w:rsid w:val="00842DEC"/>
    <w:rsid w:val="008437EE"/>
    <w:rsid w:val="0085280E"/>
    <w:rsid w:val="00853CF1"/>
    <w:rsid w:val="008545F6"/>
    <w:rsid w:val="0086281F"/>
    <w:rsid w:val="00863DEF"/>
    <w:rsid w:val="00863F83"/>
    <w:rsid w:val="00864774"/>
    <w:rsid w:val="00864B68"/>
    <w:rsid w:val="00867669"/>
    <w:rsid w:val="00871236"/>
    <w:rsid w:val="0087402B"/>
    <w:rsid w:val="0087648E"/>
    <w:rsid w:val="00881C69"/>
    <w:rsid w:val="00882B61"/>
    <w:rsid w:val="00887CEF"/>
    <w:rsid w:val="008932E1"/>
    <w:rsid w:val="008947CA"/>
    <w:rsid w:val="008959DA"/>
    <w:rsid w:val="008A11B9"/>
    <w:rsid w:val="008A506B"/>
    <w:rsid w:val="008B1EB7"/>
    <w:rsid w:val="008B409A"/>
    <w:rsid w:val="008B795B"/>
    <w:rsid w:val="008C44ED"/>
    <w:rsid w:val="008C51BA"/>
    <w:rsid w:val="008C576E"/>
    <w:rsid w:val="008E02A2"/>
    <w:rsid w:val="008E070C"/>
    <w:rsid w:val="008E07CF"/>
    <w:rsid w:val="008F615C"/>
    <w:rsid w:val="008F69AE"/>
    <w:rsid w:val="008F7204"/>
    <w:rsid w:val="009010AA"/>
    <w:rsid w:val="00901916"/>
    <w:rsid w:val="00901963"/>
    <w:rsid w:val="00907F04"/>
    <w:rsid w:val="00910E93"/>
    <w:rsid w:val="009112B4"/>
    <w:rsid w:val="00912A98"/>
    <w:rsid w:val="00915FA0"/>
    <w:rsid w:val="00915FD4"/>
    <w:rsid w:val="009162BF"/>
    <w:rsid w:val="00917778"/>
    <w:rsid w:val="00921CEC"/>
    <w:rsid w:val="009234CA"/>
    <w:rsid w:val="00926840"/>
    <w:rsid w:val="00931A46"/>
    <w:rsid w:val="00934670"/>
    <w:rsid w:val="009365EA"/>
    <w:rsid w:val="00940644"/>
    <w:rsid w:val="00941314"/>
    <w:rsid w:val="00944379"/>
    <w:rsid w:val="009452DB"/>
    <w:rsid w:val="009454E4"/>
    <w:rsid w:val="00961C62"/>
    <w:rsid w:val="00972512"/>
    <w:rsid w:val="00974B1E"/>
    <w:rsid w:val="0097676B"/>
    <w:rsid w:val="00980BD7"/>
    <w:rsid w:val="00981CA9"/>
    <w:rsid w:val="009914DA"/>
    <w:rsid w:val="00991A54"/>
    <w:rsid w:val="00996376"/>
    <w:rsid w:val="009A2E50"/>
    <w:rsid w:val="009A382D"/>
    <w:rsid w:val="009B110D"/>
    <w:rsid w:val="009B5ED5"/>
    <w:rsid w:val="009D095F"/>
    <w:rsid w:val="009D0FFE"/>
    <w:rsid w:val="009D1EBE"/>
    <w:rsid w:val="009D2A63"/>
    <w:rsid w:val="009D4913"/>
    <w:rsid w:val="009E23FE"/>
    <w:rsid w:val="009F1160"/>
    <w:rsid w:val="009F47C8"/>
    <w:rsid w:val="009F4F88"/>
    <w:rsid w:val="00A01F29"/>
    <w:rsid w:val="00A04704"/>
    <w:rsid w:val="00A04A3A"/>
    <w:rsid w:val="00A055D7"/>
    <w:rsid w:val="00A078F6"/>
    <w:rsid w:val="00A10EEA"/>
    <w:rsid w:val="00A11350"/>
    <w:rsid w:val="00A15A7B"/>
    <w:rsid w:val="00A205FE"/>
    <w:rsid w:val="00A2077A"/>
    <w:rsid w:val="00A22660"/>
    <w:rsid w:val="00A22BB0"/>
    <w:rsid w:val="00A269C3"/>
    <w:rsid w:val="00A31CA8"/>
    <w:rsid w:val="00A34EF3"/>
    <w:rsid w:val="00A40A23"/>
    <w:rsid w:val="00A43BE8"/>
    <w:rsid w:val="00A472DC"/>
    <w:rsid w:val="00A526B3"/>
    <w:rsid w:val="00A5785E"/>
    <w:rsid w:val="00A64165"/>
    <w:rsid w:val="00A760EE"/>
    <w:rsid w:val="00A77C1A"/>
    <w:rsid w:val="00A77FBD"/>
    <w:rsid w:val="00A81190"/>
    <w:rsid w:val="00A81C56"/>
    <w:rsid w:val="00A82176"/>
    <w:rsid w:val="00A84192"/>
    <w:rsid w:val="00A8581A"/>
    <w:rsid w:val="00A85F86"/>
    <w:rsid w:val="00A86399"/>
    <w:rsid w:val="00A922D2"/>
    <w:rsid w:val="00AA0DC8"/>
    <w:rsid w:val="00AB3D88"/>
    <w:rsid w:val="00AB7544"/>
    <w:rsid w:val="00AC305E"/>
    <w:rsid w:val="00AC53AD"/>
    <w:rsid w:val="00AC73D9"/>
    <w:rsid w:val="00AC7808"/>
    <w:rsid w:val="00AE30D5"/>
    <w:rsid w:val="00AF076F"/>
    <w:rsid w:val="00AF0847"/>
    <w:rsid w:val="00AF5598"/>
    <w:rsid w:val="00B0472F"/>
    <w:rsid w:val="00B04B43"/>
    <w:rsid w:val="00B07D41"/>
    <w:rsid w:val="00B10A19"/>
    <w:rsid w:val="00B1423F"/>
    <w:rsid w:val="00B20F63"/>
    <w:rsid w:val="00B2365E"/>
    <w:rsid w:val="00B3409A"/>
    <w:rsid w:val="00B355DD"/>
    <w:rsid w:val="00B4027F"/>
    <w:rsid w:val="00B4185D"/>
    <w:rsid w:val="00B421EE"/>
    <w:rsid w:val="00B44CBD"/>
    <w:rsid w:val="00B4522B"/>
    <w:rsid w:val="00B457C1"/>
    <w:rsid w:val="00B508DD"/>
    <w:rsid w:val="00B509CA"/>
    <w:rsid w:val="00B55111"/>
    <w:rsid w:val="00B558A8"/>
    <w:rsid w:val="00B75A6D"/>
    <w:rsid w:val="00B77490"/>
    <w:rsid w:val="00B803FE"/>
    <w:rsid w:val="00B80ABE"/>
    <w:rsid w:val="00B83F46"/>
    <w:rsid w:val="00B874FC"/>
    <w:rsid w:val="00B909C6"/>
    <w:rsid w:val="00B90CD2"/>
    <w:rsid w:val="00B91EDD"/>
    <w:rsid w:val="00B96350"/>
    <w:rsid w:val="00BA2E17"/>
    <w:rsid w:val="00BA3BA0"/>
    <w:rsid w:val="00BB1B0B"/>
    <w:rsid w:val="00BB27F2"/>
    <w:rsid w:val="00BB2B9F"/>
    <w:rsid w:val="00BC2B30"/>
    <w:rsid w:val="00BC2B3A"/>
    <w:rsid w:val="00BC442F"/>
    <w:rsid w:val="00BE33EC"/>
    <w:rsid w:val="00BF1208"/>
    <w:rsid w:val="00BF2F76"/>
    <w:rsid w:val="00C00B6F"/>
    <w:rsid w:val="00C10DEF"/>
    <w:rsid w:val="00C13E13"/>
    <w:rsid w:val="00C174F3"/>
    <w:rsid w:val="00C17855"/>
    <w:rsid w:val="00C21535"/>
    <w:rsid w:val="00C339F2"/>
    <w:rsid w:val="00C4123A"/>
    <w:rsid w:val="00C50D02"/>
    <w:rsid w:val="00C5101F"/>
    <w:rsid w:val="00C64A2D"/>
    <w:rsid w:val="00C6712D"/>
    <w:rsid w:val="00C80D58"/>
    <w:rsid w:val="00C868B8"/>
    <w:rsid w:val="00C913F9"/>
    <w:rsid w:val="00CA664B"/>
    <w:rsid w:val="00CB219E"/>
    <w:rsid w:val="00CB360B"/>
    <w:rsid w:val="00CC1398"/>
    <w:rsid w:val="00CD0EDE"/>
    <w:rsid w:val="00CD1EC4"/>
    <w:rsid w:val="00CE506D"/>
    <w:rsid w:val="00CE61CD"/>
    <w:rsid w:val="00CE66CE"/>
    <w:rsid w:val="00CE7860"/>
    <w:rsid w:val="00CE7E88"/>
    <w:rsid w:val="00CF031D"/>
    <w:rsid w:val="00CF2D53"/>
    <w:rsid w:val="00D011BE"/>
    <w:rsid w:val="00D04DA3"/>
    <w:rsid w:val="00D05C69"/>
    <w:rsid w:val="00D05FF7"/>
    <w:rsid w:val="00D06530"/>
    <w:rsid w:val="00D07027"/>
    <w:rsid w:val="00D07952"/>
    <w:rsid w:val="00D14A5F"/>
    <w:rsid w:val="00D2057A"/>
    <w:rsid w:val="00D300E1"/>
    <w:rsid w:val="00D4082C"/>
    <w:rsid w:val="00D4462C"/>
    <w:rsid w:val="00D45DD4"/>
    <w:rsid w:val="00D515A5"/>
    <w:rsid w:val="00D52992"/>
    <w:rsid w:val="00D5799A"/>
    <w:rsid w:val="00D57C8E"/>
    <w:rsid w:val="00D70891"/>
    <w:rsid w:val="00D70AAD"/>
    <w:rsid w:val="00D75095"/>
    <w:rsid w:val="00D75864"/>
    <w:rsid w:val="00D8601B"/>
    <w:rsid w:val="00D863F7"/>
    <w:rsid w:val="00D86AFE"/>
    <w:rsid w:val="00D92193"/>
    <w:rsid w:val="00D9375B"/>
    <w:rsid w:val="00D94798"/>
    <w:rsid w:val="00D95C50"/>
    <w:rsid w:val="00DA21D3"/>
    <w:rsid w:val="00DB5881"/>
    <w:rsid w:val="00DB6758"/>
    <w:rsid w:val="00DC1E3E"/>
    <w:rsid w:val="00DC211A"/>
    <w:rsid w:val="00DC6626"/>
    <w:rsid w:val="00DD1135"/>
    <w:rsid w:val="00DD2A58"/>
    <w:rsid w:val="00DD3A40"/>
    <w:rsid w:val="00DD3F13"/>
    <w:rsid w:val="00DD4A00"/>
    <w:rsid w:val="00DE3A03"/>
    <w:rsid w:val="00DE6A31"/>
    <w:rsid w:val="00DF797E"/>
    <w:rsid w:val="00E00396"/>
    <w:rsid w:val="00E0148A"/>
    <w:rsid w:val="00E01C7B"/>
    <w:rsid w:val="00E01EB0"/>
    <w:rsid w:val="00E11990"/>
    <w:rsid w:val="00E11C5F"/>
    <w:rsid w:val="00E22913"/>
    <w:rsid w:val="00E2598A"/>
    <w:rsid w:val="00E25A0B"/>
    <w:rsid w:val="00E26D9D"/>
    <w:rsid w:val="00E32EF3"/>
    <w:rsid w:val="00E35E47"/>
    <w:rsid w:val="00E447C3"/>
    <w:rsid w:val="00E451BF"/>
    <w:rsid w:val="00E511CC"/>
    <w:rsid w:val="00E522BC"/>
    <w:rsid w:val="00E55F38"/>
    <w:rsid w:val="00E5766D"/>
    <w:rsid w:val="00E6036F"/>
    <w:rsid w:val="00E63919"/>
    <w:rsid w:val="00E64617"/>
    <w:rsid w:val="00E70F1A"/>
    <w:rsid w:val="00E7425C"/>
    <w:rsid w:val="00E83625"/>
    <w:rsid w:val="00E93970"/>
    <w:rsid w:val="00E97C7F"/>
    <w:rsid w:val="00EA398E"/>
    <w:rsid w:val="00EA6963"/>
    <w:rsid w:val="00EA7C3E"/>
    <w:rsid w:val="00EB4395"/>
    <w:rsid w:val="00EB6CB5"/>
    <w:rsid w:val="00EC0891"/>
    <w:rsid w:val="00ED5210"/>
    <w:rsid w:val="00ED65EB"/>
    <w:rsid w:val="00EE0421"/>
    <w:rsid w:val="00EE675F"/>
    <w:rsid w:val="00EE7DA9"/>
    <w:rsid w:val="00EF2394"/>
    <w:rsid w:val="00F007AD"/>
    <w:rsid w:val="00F00E78"/>
    <w:rsid w:val="00F0463F"/>
    <w:rsid w:val="00F07541"/>
    <w:rsid w:val="00F07916"/>
    <w:rsid w:val="00F1021D"/>
    <w:rsid w:val="00F10B8B"/>
    <w:rsid w:val="00F10F89"/>
    <w:rsid w:val="00F200DF"/>
    <w:rsid w:val="00F30796"/>
    <w:rsid w:val="00F311C5"/>
    <w:rsid w:val="00F346A2"/>
    <w:rsid w:val="00F51352"/>
    <w:rsid w:val="00F52887"/>
    <w:rsid w:val="00F57B88"/>
    <w:rsid w:val="00F60DC7"/>
    <w:rsid w:val="00F64D91"/>
    <w:rsid w:val="00F704E4"/>
    <w:rsid w:val="00F70CE4"/>
    <w:rsid w:val="00F72D7F"/>
    <w:rsid w:val="00F7415D"/>
    <w:rsid w:val="00F75ACE"/>
    <w:rsid w:val="00F80B95"/>
    <w:rsid w:val="00F811D4"/>
    <w:rsid w:val="00F82617"/>
    <w:rsid w:val="00F82FCB"/>
    <w:rsid w:val="00F901B5"/>
    <w:rsid w:val="00F94801"/>
    <w:rsid w:val="00F951B7"/>
    <w:rsid w:val="00FA15D0"/>
    <w:rsid w:val="00FB180A"/>
    <w:rsid w:val="00FB6A44"/>
    <w:rsid w:val="00FB6EEE"/>
    <w:rsid w:val="00FC02AD"/>
    <w:rsid w:val="00FD0A14"/>
    <w:rsid w:val="00FD1D50"/>
    <w:rsid w:val="00FD43D2"/>
    <w:rsid w:val="00FD5D91"/>
    <w:rsid w:val="00FE087F"/>
    <w:rsid w:val="00FE63C1"/>
    <w:rsid w:val="00FF3C2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446D4-7BEA-FE45-A1D1-52E4BE576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1</TotalTime>
  <Pages>16</Pages>
  <Words>49345</Words>
  <Characters>281270</Characters>
  <Application>Microsoft Macintosh Word</Application>
  <DocSecurity>0</DocSecurity>
  <Lines>2343</Lines>
  <Paragraphs>6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299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Erin Stephenson</cp:lastModifiedBy>
  <cp:revision>477</cp:revision>
  <cp:lastPrinted>2019-03-04T17:31:00Z</cp:lastPrinted>
  <dcterms:created xsi:type="dcterms:W3CDTF">2015-07-01T15:40:00Z</dcterms:created>
  <dcterms:modified xsi:type="dcterms:W3CDTF">2019-03-11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